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46CD9" w14:textId="77777777" w:rsidR="00174F1F" w:rsidRDefault="00174F1F" w:rsidP="00174F1F">
      <w:pPr>
        <w:pStyle w:val="Heading3"/>
        <w:spacing w:before="0" w:after="0"/>
      </w:pPr>
      <w:r>
        <w:t>Title</w:t>
      </w:r>
    </w:p>
    <w:p w14:paraId="620BF7D0" w14:textId="41821FAD" w:rsidR="0000037C" w:rsidRDefault="00174F1F" w:rsidP="006A42F1">
      <w:r w:rsidRPr="00174F1F">
        <w:t>CS-PHOC: Weekly census counts of Southern Ocean phocids at Cape Shirreff, Livingston Island (1997-2023)</w:t>
      </w:r>
    </w:p>
    <w:p w14:paraId="38061740" w14:textId="77777777" w:rsidR="00174F1F" w:rsidRPr="001944B6" w:rsidRDefault="00174F1F" w:rsidP="006A42F1">
      <w:pPr>
        <w:rPr>
          <w:i/>
        </w:rPr>
      </w:pPr>
    </w:p>
    <w:p w14:paraId="7AD310D6" w14:textId="77777777" w:rsidR="003A5F03" w:rsidRPr="0033109F" w:rsidRDefault="003A5F03" w:rsidP="006A42F1">
      <w:pPr>
        <w:pStyle w:val="Heading3"/>
        <w:spacing w:before="0" w:after="0"/>
      </w:pPr>
      <w:r w:rsidRPr="0033109F">
        <w:t>Authors</w:t>
      </w:r>
    </w:p>
    <w:p w14:paraId="395C38C3" w14:textId="1C6A85F3" w:rsidR="005E4A6F" w:rsidRPr="0033109F" w:rsidRDefault="005E4A6F" w:rsidP="005E4A6F">
      <w:r>
        <w:t>Samuel M. Woodman</w:t>
      </w:r>
      <w:r w:rsidRPr="0033109F">
        <w:rPr>
          <w:vertAlign w:val="superscript"/>
        </w:rPr>
        <w:t>1</w:t>
      </w:r>
      <w:r w:rsidR="00FA3587">
        <w:rPr>
          <w:vertAlign w:val="superscript"/>
        </w:rPr>
        <w:t>*</w:t>
      </w:r>
      <w:r w:rsidRPr="0033109F">
        <w:t xml:space="preserve">, </w:t>
      </w:r>
      <w:r>
        <w:rPr>
          <w:rStyle w:val="given-name"/>
        </w:rPr>
        <w:t>Renato</w:t>
      </w:r>
      <w:r>
        <w:rPr>
          <w:rStyle w:val="react-xocs-alternative-link"/>
        </w:rPr>
        <w:t> </w:t>
      </w:r>
      <w:r>
        <w:rPr>
          <w:rStyle w:val="text"/>
        </w:rPr>
        <w:t>Borras-Chavez</w:t>
      </w:r>
      <w:r w:rsidRPr="0033109F">
        <w:rPr>
          <w:vertAlign w:val="superscript"/>
        </w:rPr>
        <w:t>2</w:t>
      </w:r>
      <w:r w:rsidR="007E67ED">
        <w:rPr>
          <w:vertAlign w:val="superscript"/>
        </w:rPr>
        <w:t>,3</w:t>
      </w:r>
      <w:r>
        <w:t xml:space="preserve">, </w:t>
      </w:r>
      <w:r w:rsidRPr="005E4A6F">
        <w:t>Michael E. Goebel</w:t>
      </w:r>
      <w:r>
        <w:rPr>
          <w:vertAlign w:val="superscript"/>
        </w:rPr>
        <w:t>1,</w:t>
      </w:r>
      <w:r w:rsidR="007E67ED">
        <w:rPr>
          <w:vertAlign w:val="superscript"/>
        </w:rPr>
        <w:t>4</w:t>
      </w:r>
      <w:r w:rsidRPr="0033109F">
        <w:t xml:space="preserve">, </w:t>
      </w:r>
      <w:r>
        <w:rPr>
          <w:rStyle w:val="given-name"/>
        </w:rPr>
        <w:t>Daniel Torres</w:t>
      </w:r>
      <w:r w:rsidR="007E67ED">
        <w:rPr>
          <w:vertAlign w:val="superscript"/>
        </w:rPr>
        <w:t>3</w:t>
      </w:r>
      <w:r>
        <w:t xml:space="preserve">, </w:t>
      </w:r>
      <w:r w:rsidR="007E67ED">
        <w:t>Anelio Aguayo</w:t>
      </w:r>
      <w:r w:rsidR="007E67ED">
        <w:rPr>
          <w:vertAlign w:val="superscript"/>
        </w:rPr>
        <w:t>3</w:t>
      </w:r>
      <w:r w:rsidR="007E67ED">
        <w:t xml:space="preserve">, </w:t>
      </w:r>
      <w:r>
        <w:t>Douglas J. Krause</w:t>
      </w:r>
      <w:r w:rsidRPr="0033109F">
        <w:rPr>
          <w:vertAlign w:val="superscript"/>
        </w:rPr>
        <w:t>1</w:t>
      </w:r>
    </w:p>
    <w:p w14:paraId="5A4DD8BC" w14:textId="77777777" w:rsidR="00B2161C" w:rsidRPr="0033109F" w:rsidRDefault="00B2161C" w:rsidP="006A42F1"/>
    <w:p w14:paraId="77809822" w14:textId="4977B1C1" w:rsidR="00B2161C" w:rsidRPr="0033109F" w:rsidRDefault="00B2161C" w:rsidP="006A42F1">
      <w:pPr>
        <w:rPr>
          <w:b/>
        </w:rPr>
      </w:pPr>
      <w:r w:rsidRPr="0033109F">
        <w:rPr>
          <w:b/>
        </w:rPr>
        <w:t>Affiliations</w:t>
      </w:r>
    </w:p>
    <w:p w14:paraId="1B594983" w14:textId="2BD7F0B4" w:rsidR="00B2161C" w:rsidRDefault="00B2161C" w:rsidP="006A42F1">
      <w:r w:rsidRPr="0033109F">
        <w:t xml:space="preserve">1. </w:t>
      </w:r>
      <w:r w:rsidR="00C54321">
        <w:t>Antarctic Ecosystem Research Division</w:t>
      </w:r>
      <w:r w:rsidR="001944B6" w:rsidRPr="001944B6">
        <w:t xml:space="preserve">, Southwest Fisheries Science </w:t>
      </w:r>
      <w:r w:rsidR="00AF0C98">
        <w:t>C</w:t>
      </w:r>
      <w:r w:rsidR="001944B6" w:rsidRPr="001944B6">
        <w:t>enter, NOAA Fisheries, La Jolla, California, United States</w:t>
      </w:r>
    </w:p>
    <w:p w14:paraId="5F62B6DC" w14:textId="30C0C259" w:rsidR="007E67ED" w:rsidRPr="0033109F" w:rsidRDefault="007E67ED" w:rsidP="006A42F1">
      <w:r>
        <w:t xml:space="preserve">2. Department of Biology, Baylor University, Waco, Texas, </w:t>
      </w:r>
      <w:r w:rsidRPr="001944B6">
        <w:t>United States</w:t>
      </w:r>
    </w:p>
    <w:p w14:paraId="34BB48FC" w14:textId="050D1246" w:rsidR="007E67ED" w:rsidRPr="0033109F" w:rsidRDefault="007E67ED" w:rsidP="007E67ED">
      <w:r>
        <w:t xml:space="preserve">3. </w:t>
      </w:r>
      <w:r w:rsidR="0095243A">
        <w:t>Scientific</w:t>
      </w:r>
      <w:r>
        <w:t xml:space="preserve"> Department, Chilean Antarctic Institute (INACH)</w:t>
      </w:r>
    </w:p>
    <w:p w14:paraId="5EC69E68" w14:textId="45BAD689" w:rsidR="005E4A6F" w:rsidRPr="0033109F" w:rsidRDefault="007E67ED" w:rsidP="005E4A6F">
      <w:r>
        <w:t>4</w:t>
      </w:r>
      <w:r w:rsidR="005E4A6F" w:rsidRPr="0033109F">
        <w:t xml:space="preserve">. </w:t>
      </w:r>
      <w:r w:rsidR="005E4A6F" w:rsidRPr="005E4A6F">
        <w:t>Department of Ecology and Evolutionary Biology, University of California at Santa Cruz, Santa Cruz, CA, United States</w:t>
      </w:r>
    </w:p>
    <w:p w14:paraId="2187A084" w14:textId="4CAC2223" w:rsidR="00B2161C" w:rsidRPr="0033109F" w:rsidRDefault="00B2161C" w:rsidP="006A42F1">
      <w:r w:rsidRPr="0033109F">
        <w:t xml:space="preserve">corresponding author: </w:t>
      </w:r>
      <w:r w:rsidR="00C46724">
        <w:t>Samuel M. Woodman</w:t>
      </w:r>
      <w:r w:rsidRPr="0033109F">
        <w:t xml:space="preserve"> (</w:t>
      </w:r>
      <w:r w:rsidR="00C46724">
        <w:t>sam.woodman@noaa.gov</w:t>
      </w:r>
      <w:r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3401CB60" w14:textId="2FE30A51" w:rsidR="00E80529" w:rsidRDefault="00226845" w:rsidP="00E80529">
      <w:r>
        <w:t>R</w:t>
      </w:r>
      <w:r w:rsidR="00E80529">
        <w:t>apid</w:t>
      </w:r>
      <w:r w:rsidR="007874D7">
        <w:t>, climat</w:t>
      </w:r>
      <w:r w:rsidR="00631463">
        <w:t xml:space="preserve">ic </w:t>
      </w:r>
      <w:r w:rsidR="00E80529">
        <w:t>warming of the Antarctic Peninsula</w:t>
      </w:r>
      <w:r>
        <w:t xml:space="preserve"> </w:t>
      </w:r>
      <w:r w:rsidR="00631463">
        <w:t xml:space="preserve">(AP) </w:t>
      </w:r>
      <w:r>
        <w:t>is</w:t>
      </w:r>
      <w:r w:rsidR="00914EAB">
        <w:t xml:space="preserve"> </w:t>
      </w:r>
      <w:r w:rsidR="00E80529">
        <w:t xml:space="preserve">driving </w:t>
      </w:r>
      <w:r w:rsidR="005A72C4">
        <w:t xml:space="preserve">regional </w:t>
      </w:r>
      <w:r w:rsidR="00E80529">
        <w:t>population declines and distribution shifts of predators and prey. Affected species</w:t>
      </w:r>
      <w:r w:rsidR="00E80529" w:rsidRPr="00E80529">
        <w:t xml:space="preserve"> include Antarctic ice seals and the subantarctic </w:t>
      </w:r>
      <w:r w:rsidR="00F629F4">
        <w:t>s</w:t>
      </w:r>
      <w:r w:rsidR="00CC3B2D">
        <w:t>outhern eleph</w:t>
      </w:r>
      <w:r w:rsidR="00F629F4">
        <w:t>ant seal</w:t>
      </w:r>
      <w:r w:rsidR="00B80F82">
        <w:t xml:space="preserve">, which rely on the </w:t>
      </w:r>
      <w:r w:rsidR="00631463">
        <w:t>AP</w:t>
      </w:r>
      <w:r w:rsidR="00B80F82">
        <w:t xml:space="preserve"> region for critical components of their life cycle</w:t>
      </w:r>
      <w:r w:rsidR="00E80529" w:rsidRPr="00E80529">
        <w:t xml:space="preserve">. </w:t>
      </w:r>
      <w:r w:rsidR="00B80F82">
        <w:t xml:space="preserve">However, data collection is difficult in this remote region, and </w:t>
      </w:r>
      <w:r w:rsidR="00987651">
        <w:t>therefore</w:t>
      </w:r>
      <w:r w:rsidR="00B80F82">
        <w:t xml:space="preserve"> </w:t>
      </w:r>
      <w:r w:rsidR="00E80529" w:rsidRPr="00E80529">
        <w:t xml:space="preserve">long-term time series with which to identify and investigate </w:t>
      </w:r>
      <w:r w:rsidR="00B80F82">
        <w:t xml:space="preserve">population </w:t>
      </w:r>
      <w:r w:rsidR="00914EAB">
        <w:t>trends</w:t>
      </w:r>
      <w:r w:rsidR="00B80F82">
        <w:t xml:space="preserve"> in these species are </w:t>
      </w:r>
      <w:r w:rsidR="00914EAB">
        <w:t>rare</w:t>
      </w:r>
      <w:r w:rsidR="00B80F82">
        <w:t xml:space="preserve">. </w:t>
      </w:r>
      <w:r w:rsidR="00B80F82" w:rsidRPr="00B80F82">
        <w:t xml:space="preserve">We present </w:t>
      </w:r>
      <w:r w:rsidR="00B80F82">
        <w:t xml:space="preserve">the </w:t>
      </w:r>
      <w:r w:rsidR="00173C40">
        <w:t>Cape Shirreff Phocid Census (CS-PHOC)</w:t>
      </w:r>
      <w:r w:rsidR="00B80F82">
        <w:t xml:space="preserve"> dataset:</w:t>
      </w:r>
      <w:r w:rsidR="00B80F82" w:rsidRPr="00B80F82">
        <w:t xml:space="preserve"> </w:t>
      </w:r>
      <w:r w:rsidR="00FD577A">
        <w:t xml:space="preserve">weekly </w:t>
      </w:r>
      <w:r w:rsidR="00B80F82" w:rsidRPr="00B80F82">
        <w:t xml:space="preserve">counts </w:t>
      </w:r>
      <w:r w:rsidR="00B80F82">
        <w:t xml:space="preserve">of phocids </w:t>
      </w:r>
      <w:r w:rsidR="00FB55A6">
        <w:t xml:space="preserve">(crabeater, leopard, southern elephant, and Weddell seals) </w:t>
      </w:r>
      <w:r w:rsidR="00B80F82">
        <w:t xml:space="preserve">hauled out at </w:t>
      </w:r>
      <w:r w:rsidR="00B80F82" w:rsidRPr="00B80F82">
        <w:t>Cape Shirreff</w:t>
      </w:r>
      <w:r w:rsidR="00B80F82">
        <w:t>, Livingston Island</w:t>
      </w:r>
      <w:r w:rsidR="00977E74">
        <w:t>, during most austral summers since 1997</w:t>
      </w:r>
      <w:r w:rsidR="00D05389">
        <w:t xml:space="preserve">. </w:t>
      </w:r>
      <w:r w:rsidR="00B80F82" w:rsidRPr="00B80F82">
        <w:t xml:space="preserve">Data </w:t>
      </w:r>
      <w:r w:rsidR="00B80F82">
        <w:t xml:space="preserve">from these </w:t>
      </w:r>
      <w:r w:rsidR="00274EE6">
        <w:t>censuses</w:t>
      </w:r>
      <w:r w:rsidR="00B80F82">
        <w:t xml:space="preserve"> </w:t>
      </w:r>
      <w:r w:rsidR="00B80F82" w:rsidRPr="00B80F82">
        <w:t xml:space="preserve">were cleaned and </w:t>
      </w:r>
      <w:r w:rsidR="00585FB1">
        <w:t>aggregated</w:t>
      </w:r>
      <w:r w:rsidR="00B80F82" w:rsidRPr="00B80F82">
        <w:t xml:space="preserve">, resulting in </w:t>
      </w:r>
      <w:r w:rsidR="004B2556">
        <w:t>robust and</w:t>
      </w:r>
      <w:r w:rsidR="00B80F82" w:rsidRPr="00B80F82">
        <w:t xml:space="preserve"> comparable count</w:t>
      </w:r>
      <w:r w:rsidR="004B2556">
        <w:t xml:space="preserve"> data from 284 </w:t>
      </w:r>
      <w:r w:rsidR="000C6531">
        <w:t xml:space="preserve">censuses </w:t>
      </w:r>
      <w:r w:rsidR="00B80F82" w:rsidRPr="00B80F82">
        <w:t xml:space="preserve">across </w:t>
      </w:r>
      <w:r w:rsidR="004B2556">
        <w:t>23</w:t>
      </w:r>
      <w:r w:rsidR="00B80F82" w:rsidRPr="00B80F82">
        <w:t xml:space="preserve"> field seasons.</w:t>
      </w:r>
      <w:r w:rsidR="004B2556">
        <w:t xml:space="preserve"> </w:t>
      </w:r>
      <w:r w:rsidR="00EB5C48">
        <w:t xml:space="preserve">The </w:t>
      </w:r>
      <w:r w:rsidR="008128C2">
        <w:t>CS-PHOC</w:t>
      </w:r>
      <w:r w:rsidR="00EB5C48">
        <w:t xml:space="preserve"> dataset</w:t>
      </w:r>
      <w:r w:rsidR="00FD577A">
        <w:t>, which</w:t>
      </w:r>
      <w:r w:rsidR="004B2556">
        <w:t xml:space="preserve"> </w:t>
      </w:r>
      <w:commentRangeStart w:id="0"/>
      <w:r w:rsidR="004B2556">
        <w:t>is</w:t>
      </w:r>
      <w:commentRangeEnd w:id="0"/>
      <w:r w:rsidR="004C139F">
        <w:rPr>
          <w:rStyle w:val="CommentReference"/>
        </w:rPr>
        <w:commentReference w:id="0"/>
      </w:r>
      <w:r w:rsidR="004B2556">
        <w:t xml:space="preserve"> </w:t>
      </w:r>
      <w:r w:rsidR="00FD577A">
        <w:t>publicly available</w:t>
      </w:r>
      <w:r w:rsidR="0068781C">
        <w:t xml:space="preserve"> through </w:t>
      </w:r>
      <w:hyperlink r:id="rId11" w:history="1">
        <w:r w:rsidR="004C139F" w:rsidRPr="00F379D5">
          <w:rPr>
            <w:rStyle w:val="Hyperlink"/>
          </w:rPr>
          <w:t>www.biodiversity.aq</w:t>
        </w:r>
      </w:hyperlink>
      <w:r w:rsidR="00FD577A">
        <w:t xml:space="preserve">, will </w:t>
      </w:r>
      <w:r w:rsidR="004B2556">
        <w:t xml:space="preserve">be updated yearly </w:t>
      </w:r>
      <w:r w:rsidR="00CD3997">
        <w:t xml:space="preserve">to </w:t>
      </w:r>
      <w:r w:rsidR="00FD577A">
        <w:t xml:space="preserve">provide important information about Southern Ocean phocids </w:t>
      </w:r>
      <w:r w:rsidR="002511ED">
        <w:t>in the Antarctic Peninsula.</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21D2A9C6" w14:textId="38769C88" w:rsidR="0046148E" w:rsidRDefault="0046148E" w:rsidP="0046148E">
      <w:r>
        <w:t>The Antarctic Peninsula (AP) is one of the most rapidly warming regions in the world</w:t>
      </w:r>
      <w:r w:rsidR="009479CB">
        <w:t xml:space="preserve"> </w: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 </w:instrTex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w:t>
      </w:r>
      <w:r w:rsidR="00594ADB">
        <w:fldChar w:fldCharType="end"/>
      </w:r>
      <w:r>
        <w:t>. Increases in air and sea temperatures in recent decades along the western AP have reduced sea ice extent both spatially and temporally</w:t>
      </w:r>
      <w:r w:rsidR="00121EEF">
        <w:t xml:space="preserve"> </w: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 </w:instrTex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3,4</w:t>
      </w:r>
      <w:r w:rsidR="00594ADB">
        <w:fldChar w:fldCharType="end"/>
      </w:r>
      <w:r>
        <w:t>. Warming sea water together with the loss of sea ice are expected to shift the regional distributions of pelagic communities, including Antarctic krill (</w:t>
      </w:r>
      <w:r w:rsidRPr="00CB4821">
        <w:rPr>
          <w:i/>
        </w:rPr>
        <w:t>Euphausia superba</w:t>
      </w:r>
      <w:r>
        <w:t>, hereafter krill), myctophids, Antarctic silverfish (</w:t>
      </w:r>
      <w:r w:rsidRPr="00CB4821">
        <w:rPr>
          <w:i/>
        </w:rPr>
        <w:t>Pleuragramma antarcticum</w:t>
      </w:r>
      <w:r>
        <w:t>, hereafter silverfish), and their myriad dependent vertebrate predators</w:t>
      </w:r>
      <w:r w:rsidR="00410D34">
        <w:t xml:space="preserve"> </w:t>
      </w:r>
      <w:r w:rsidR="00594ADB">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wvcmVjb3JkPjwvQ2l0ZT48L0VuZE5vdGU+
</w:fldData>
        </w:fldChar>
      </w:r>
      <w:r w:rsidR="00594ADB">
        <w:instrText xml:space="preserve"> ADDIN EN.CITE </w:instrText>
      </w:r>
      <w:r w:rsidR="00594ADB">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wv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5-8</w:t>
      </w:r>
      <w:r w:rsidR="00594ADB">
        <w:fldChar w:fldCharType="end"/>
      </w:r>
      <w:r>
        <w:t>. For example, ice-associated penguins that depend on krill and silverfish are in decline throughout the AP since the early 1980s</w:t>
      </w:r>
      <w:r w:rsidR="00410D34">
        <w:t xml:space="preserve"> </w:t>
      </w:r>
      <w:r w:rsidR="00594ADB">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aHR0cHM6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=
</w:fldData>
        </w:fldChar>
      </w:r>
      <w:r w:rsidR="00594ADB">
        <w:instrText xml:space="preserve"> ADDIN EN.CITE </w:instrText>
      </w:r>
      <w:r w:rsidR="00594ADB">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aHR0cHM6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9,10</w:t>
      </w:r>
      <w:r w:rsidR="00594ADB">
        <w:fldChar w:fldCharType="end"/>
      </w:r>
      <w:r>
        <w:t>.</w:t>
      </w:r>
    </w:p>
    <w:p w14:paraId="29C7D065" w14:textId="77777777" w:rsidR="0046148E" w:rsidRDefault="0046148E" w:rsidP="0046148E">
      <w:r>
        <w:t xml:space="preserve"> </w:t>
      </w:r>
    </w:p>
    <w:p w14:paraId="719286C2" w14:textId="1A00FCD8" w:rsidR="0046148E" w:rsidRDefault="0046148E" w:rsidP="0046148E">
      <w:r>
        <w:t>Antarctic ice seals, including crabeater (</w:t>
      </w:r>
      <w:r w:rsidRPr="00B26AF2">
        <w:rPr>
          <w:i/>
        </w:rPr>
        <w:t>Lobodon carcinophagus</w:t>
      </w:r>
      <w:r>
        <w:t>), leopard</w:t>
      </w:r>
      <w:r w:rsidR="00302FE2">
        <w:t xml:space="preserve"> </w:t>
      </w:r>
      <w:r w:rsidR="00302FE2">
        <w:t>(</w:t>
      </w:r>
      <w:r w:rsidR="00302FE2" w:rsidRPr="00CB4821">
        <w:rPr>
          <w:i/>
        </w:rPr>
        <w:t>Hydrurga leptonyx</w:t>
      </w:r>
      <w:r w:rsidR="00302FE2">
        <w:t>)</w:t>
      </w:r>
      <w:r w:rsidR="00302FE2">
        <w:t xml:space="preserve">, and </w:t>
      </w:r>
      <w:r w:rsidR="00302FE2">
        <w:t>Weddell (</w:t>
      </w:r>
      <w:r w:rsidR="00302FE2" w:rsidRPr="00B26AF2">
        <w:rPr>
          <w:i/>
        </w:rPr>
        <w:t>Leptonychotes weddellii</w:t>
      </w:r>
      <w:r w:rsidR="00302FE2">
        <w:t>)</w:t>
      </w:r>
      <w:r w:rsidR="00302FE2">
        <w:t xml:space="preserve"> </w:t>
      </w:r>
      <w:r>
        <w:t xml:space="preserve">seals, </w:t>
      </w:r>
      <w:r w:rsidR="0061710F">
        <w:t xml:space="preserve">as well as </w:t>
      </w:r>
      <w:r>
        <w:t>the subantarctic Southern elephant seal (</w:t>
      </w:r>
      <w:r w:rsidRPr="00CB4821">
        <w:rPr>
          <w:i/>
        </w:rPr>
        <w:t>Mirounga leonina</w:t>
      </w:r>
      <w:r>
        <w:t>) are important components of Southern Ocean ecosystems as apex predators and major consumers</w:t>
      </w:r>
      <w:r w:rsidR="00106CF2">
        <w:t xml:space="preserve"> of the above-listed pelagic forage species</w:t>
      </w:r>
      <w:r>
        <w:t xml:space="preserve">. The AP is </w:t>
      </w:r>
      <w:r w:rsidR="0004448A">
        <w:t>an essential habitat</w:t>
      </w:r>
      <w:r>
        <w:t xml:space="preserve"> for ice seals</w:t>
      </w:r>
      <w:r w:rsidR="00E80529">
        <w:t>,</w:t>
      </w:r>
      <w:r>
        <w:t xml:space="preserve"> with higher densities than other surveyed areas of the continent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 Crabeater seals are extremely numerous, and as krill specialists may be the largest</w:t>
      </w:r>
      <w:r w:rsidR="0095243A">
        <w:t xml:space="preserve"> marine mammal</w:t>
      </w:r>
      <w:r>
        <w:t xml:space="preserve"> consumer of krill in the AP </w: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 </w:instrTex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13</w:t>
      </w:r>
      <w:r w:rsidR="00594ADB">
        <w:fldChar w:fldCharType="end"/>
      </w:r>
      <w:r>
        <w:t xml:space="preserve">. </w:t>
      </w:r>
      <w:r w:rsidR="00A04842">
        <w:t xml:space="preserve">In East Antarctica, </w:t>
      </w:r>
      <w:r w:rsidR="00CC3B2D">
        <w:t>s</w:t>
      </w:r>
      <w:r w:rsidR="00A04842">
        <w:t xml:space="preserve">outhern elephant seal diet is mostly composed of cephalopods, but in the northern </w:t>
      </w:r>
      <w:r w:rsidR="00AC6F8E">
        <w:t xml:space="preserve">AP </w:t>
      </w:r>
      <w:r w:rsidR="00A04842">
        <w:t xml:space="preserve">their diet consists primarily of myctophids </w:t>
      </w:r>
      <w:r w:rsidR="00594ADB">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wvcmVjb3JkPjwvQ2l0ZT48Q2l0ZT48QXV0aG9yPkRhbmVyaTwvQXV0aG9y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</w:fldData>
        </w:fldChar>
      </w:r>
      <w:r w:rsidR="00594ADB">
        <w:instrText xml:space="preserve"> ADDIN EN.CITE </w:instrText>
      </w:r>
      <w:r w:rsidR="00594ADB">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wvcmVjb3JkPjwvQ2l0ZT48Q2l0ZT48QXV0aG9yPkRhbmVyaTwvQXV0aG9y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4,15</w:t>
      </w:r>
      <w:r w:rsidR="00594ADB">
        <w:fldChar w:fldCharType="end"/>
      </w:r>
      <w:r w:rsidR="00A04842">
        <w:t xml:space="preserve">. </w:t>
      </w:r>
      <w:r>
        <w:t xml:space="preserve">Leopard and Weddell seals depend on krill, myctophids, and silverfish to varying degrees based on </w:t>
      </w:r>
      <w:r w:rsidR="00CA3A4C">
        <w:t>region</w:t>
      </w:r>
      <w:r>
        <w:t xml:space="preserve">, sex, </w:t>
      </w:r>
      <w:r w:rsidR="00B01FE7">
        <w:t xml:space="preserve">mass, </w:t>
      </w:r>
      <w:r>
        <w:t xml:space="preserve">and time of year </w:t>
      </w:r>
      <w:r w:rsidR="00594ADB">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C9yZWNvcmQ+PC9DaXRl
PjwvRW5kTm90ZT5=
</w:fldData>
        </w:fldChar>
      </w:r>
      <w:r w:rsidR="00594ADB">
        <w:instrText xml:space="preserve"> ADDIN EN.CITE </w:instrText>
      </w:r>
      <w:r w:rsidR="00594ADB">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C9yZWNvcmQ+PC9DaXRl
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6-19</w:t>
      </w:r>
      <w:r w:rsidR="00594ADB">
        <w:fldChar w:fldCharType="end"/>
      </w:r>
      <w:r>
        <w:t>.</w:t>
      </w:r>
    </w:p>
    <w:p w14:paraId="1D48B90A" w14:textId="6F2E6B16" w:rsidR="0046148E" w:rsidRDefault="0046148E" w:rsidP="0046148E"/>
    <w:p w14:paraId="4817CFEA" w14:textId="35A73152" w:rsidR="00C253E8" w:rsidRDefault="0046148E" w:rsidP="00A64606">
      <w:r>
        <w:lastRenderedPageBreak/>
        <w:t>Whether there is a trend in the total biomass of krill within the AP is debated</w:t>
      </w:r>
      <w:r w:rsidR="00F77C48">
        <w:t xml:space="preserve"> </w:t>
      </w:r>
      <w:r w:rsidR="00594ADB">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5odHRwczovL2RvaS5vcmcvMTAuMTAx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</w:fldData>
        </w:fldChar>
      </w:r>
      <w:r w:rsidR="00594ADB">
        <w:instrText xml:space="preserve"> ADDIN EN.CITE </w:instrText>
      </w:r>
      <w:r w:rsidR="00594ADB">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5odHRwczovL2RvaS5vcmcvMTAuMTAx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20-23</w:t>
      </w:r>
      <w:r w:rsidR="00594ADB">
        <w:fldChar w:fldCharType="end"/>
      </w:r>
      <w:r w:rsidR="00F77C48">
        <w:t xml:space="preserve">. </w:t>
      </w:r>
      <w:r w:rsidR="00CA3A4C">
        <w:t xml:space="preserve">However, evidence </w:t>
      </w:r>
      <w:r w:rsidR="00B01FE7">
        <w:t xml:space="preserve">suggests </w:t>
      </w:r>
      <w:r w:rsidR="00CA3A4C">
        <w:t xml:space="preserve">that the krill population is contracting southward and away from traditional krill predator foraging hotspots in the northern AP </w:t>
      </w:r>
      <w:r w:rsidR="00594ADB">
        <w:fldChar w:fldCharType="begin"/>
      </w:r>
      <w:r w:rsidR="00594ADB">
        <w:instrText xml:space="preserve"> ADDIN EN.CITE &lt;EndNote&gt;&lt;Cite&gt;&lt;Author&gt;Atkinson&lt;/Author&gt;&lt;Year&gt;2019&lt;/Year&gt;&lt;RecNum&gt;184&lt;/RecNum&gt;&lt;DisplayText&gt;&lt;style face="superscript"&gt;24&lt;/style&gt;&lt;/DisplayText&gt;&lt;record&gt;&lt;rec-number&gt;184&lt;/rec-number&gt;&lt;foreign-keys&gt;&lt;key app="EN" db-id="z0ttswx9r5ea2ger2a9vs0z2vx0aat9s0eea" timestamp="1689094408" guid="b6bc14d8-0e47-4456-aa02-410d2b905d12"&gt;184&lt;/key&gt;&lt;/foreign-keys&gt;&lt;ref-type name="Journal Article"&gt;17&lt;/ref-type&gt;&lt;contributors&gt;&lt;authors&gt;&lt;author&gt;Atkinson, Angus&lt;/author&gt;&lt;author&gt;Hill, Simeon L.&lt;/author&gt;&lt;author&gt;Pakhomov, Evgeny A.&lt;/author&gt;&lt;author&gt;Siegel, Volker&lt;/author&gt;&lt;author&gt;Reiss, Christian S.&lt;/author&gt;&lt;author&gt;Loeb, Valerie J.&lt;/author&gt;&lt;author&gt;Steinberg, Deborah K.&lt;/author&gt;&lt;author&gt;Schmidt, Katrin&lt;/author&gt;&lt;author&gt;Tarling, Geraint A.&lt;/author&gt;&lt;author&gt;Gerrish, Laura&lt;/author&gt;&lt;author&gt;Sailley, Sévrine F.&lt;/author&gt;&lt;/authors&gt;&lt;/contributors&gt;&lt;titles&gt;&lt;title&gt;&lt;style face="normal" font="default" size="100%"&gt;Krill (&lt;/style&gt;&lt;style face="italic" font="default" size="100%"&gt;Euphausia superba&lt;/style&gt;&lt;style face="normal" font="default" size="100%"&gt;) distribution contracts southward during rapid regional warming&lt;/style&gt;&lt;/title&gt;&lt;secondary-title&gt;Nature Climate Change&lt;/secondary-title&gt;&lt;short-title&gt;Krill (Euphausia superba) distribution contracts southward during rapid regional warming&lt;/short-title&gt;&lt;/titles&gt;&lt;periodical&gt;&lt;full-title&gt;Nature Climate Change&lt;/full-title&gt;&lt;/periodical&gt;&lt;pages&gt;142-147&lt;/pages&gt;&lt;volume&gt;9&lt;/volume&gt;&lt;number&gt;2&lt;/number&gt;&lt;dates&gt;&lt;year&gt;2019&lt;/year&gt;&lt;pub-dates&gt;&lt;date&gt;2019/02/01&lt;/date&gt;&lt;/pub-dates&gt;&lt;/dates&gt;&lt;isbn&gt;1758-6798&lt;/isbn&gt;&lt;urls&gt;&lt;related-urls&gt;&lt;url&gt;https://doi.org/10.1038/s41558-018-0370-zhttps://www.nature.com/articles/s41558-018-0370-z&lt;/url&gt;&lt;/related-urls&gt;&lt;/urls&gt;&lt;electronic-resource-num&gt;10.1038/s41558-018-0370-z&lt;/electronic-resource-num&gt;&lt;/record&gt;&lt;/Cite&gt;&lt;/EndNote&gt;</w:instrText>
      </w:r>
      <w:r w:rsidR="00594ADB">
        <w:fldChar w:fldCharType="separate"/>
      </w:r>
      <w:r w:rsidR="00594ADB" w:rsidRPr="00594ADB">
        <w:rPr>
          <w:noProof/>
          <w:vertAlign w:val="superscript"/>
        </w:rPr>
        <w:t>24</w:t>
      </w:r>
      <w:r w:rsidR="00594ADB">
        <w:fldChar w:fldCharType="end"/>
      </w:r>
      <w:r w:rsidR="00CA3A4C">
        <w:t>. Indeed, over the last 20 years, krill have become less available to some regional predators</w:t>
      </w:r>
      <w:r w:rsidR="00F77C48">
        <w:t xml:space="preserve">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rsidR="00CA3A4C">
        <w:t xml:space="preserve">. </w:t>
      </w:r>
      <w:r w:rsidR="00C253E8">
        <w:t>In addition, between 2000 and 2015</w:t>
      </w:r>
      <w:r w:rsidR="00B01FE7">
        <w:t>,</w:t>
      </w:r>
      <w:r w:rsidR="00C253E8">
        <w:t xml:space="preserve"> Antarctic fur seals (</w:t>
      </w:r>
      <w:r w:rsidR="00C253E8" w:rsidRPr="00CB4821">
        <w:rPr>
          <w:i/>
        </w:rPr>
        <w:t>Arctocephalus gazella</w:t>
      </w:r>
      <w:r w:rsidR="00C253E8">
        <w:t xml:space="preserve">) consumed significantly fewer myctophids, which was linked to a decline in </w:t>
      </w:r>
      <w:r w:rsidR="00356E67">
        <w:t>myctophid</w:t>
      </w:r>
      <w:r w:rsidR="00C253E8">
        <w:t xml:space="preserve"> availability on the South Shetland Island</w:t>
      </w:r>
      <w:r w:rsidR="0095243A">
        <w:t>s</w:t>
      </w:r>
      <w:r w:rsidR="00C253E8">
        <w:t xml:space="preserve"> slope region</w:t>
      </w:r>
      <w:r w:rsidR="00F77C48">
        <w:t xml:space="preserve"> </w:t>
      </w:r>
      <w:r w:rsidR="00594ADB">
        <w:fldChar w:fldCharType="begin"/>
      </w:r>
      <w:r w:rsidR="00594ADB">
        <w:instrText xml:space="preserve"> ADDIN EN.CITE &lt;EndNote&gt;&lt;Cite&gt;&lt;Author&gt;Klemmedson&lt;/Author&gt;&lt;Year&gt;2020&lt;/Year&gt;&lt;RecNum&gt;198&lt;/RecNum&gt;&lt;DisplayText&gt;&lt;style face="superscript"&gt;26&lt;/style&gt;&lt;/DisplayText&gt;&lt;record&gt;&lt;rec-number&gt;198&lt;/rec-number&gt;&lt;foreign-keys&gt;&lt;key app="EN" db-id="z0ttswx9r5ea2ger2a9vs0z2vx0aat9s0eea" timestamp="1689094408" guid="26e3e9e3-1084-444f-9aef-683b47bf5646"&gt;198&lt;/key&gt;&lt;/foreign-keys&gt;&lt;ref-type name="Journal Article"&gt;17&lt;/ref-type&gt;&lt;contributors&gt;&lt;authors&gt;&lt;author&gt;Klemmedson, A. D.&lt;/author&gt;&lt;author&gt;Reiss, C. S.&lt;/author&gt;&lt;author&gt;Goebel, M. E.&lt;/author&gt;&lt;author&gt;Kaufmann, R. S.&lt;/author&gt;&lt;author&gt;Dorval, E.&lt;/author&gt;&lt;author&gt;Linkowski, T. B.&lt;/author&gt;&lt;author&gt;Borras-Chavez, R.&lt;/author&gt;&lt;/authors&gt;&lt;/contributors&gt;&lt;titles&gt;&lt;title&gt;&lt;style face="normal" font="default" size="100%"&gt;Variability in age of a Southern Ocean myctophid (&lt;/style&gt;&lt;style face="italic" font="default" size="100%"&gt;Gymnoscopelus nicholsi&lt;/style&gt;&lt;style face="normal" font="default" size="100%"&gt;) derived from scat-recovered otoliths&lt;/style&gt;&lt;/title&gt;&lt;secondary-title&gt;Marine Ecology Progress Series&lt;/secondary-title&gt;&lt;short-title&gt;Variability in age of a Southern Ocean myctophid (Gymnoscopelus nicholsi) derived from scat-recovered otoliths&lt;/short-title&gt;&lt;/titles&gt;&lt;periodical&gt;&lt;full-title&gt;Marine Ecology Progress Series&lt;/full-title&gt;&lt;/periodical&gt;&lt;pages&gt;55-69&lt;/pages&gt;&lt;volume&gt;633&lt;/volume&gt;&lt;dates&gt;&lt;year&gt;2020&lt;/year&gt;&lt;/dates&gt;&lt;urls&gt;&lt;related-urls&gt;&lt;url&gt;https://www.int-res.com/abstracts/meps/v633/p55-69/&lt;/url&gt;&lt;/related-urls&gt;&lt;/urls&gt;&lt;/record&gt;&lt;/Cite&gt;&lt;/EndNote&gt;</w:instrText>
      </w:r>
      <w:r w:rsidR="00594ADB">
        <w:fldChar w:fldCharType="separate"/>
      </w:r>
      <w:r w:rsidR="00594ADB" w:rsidRPr="00594ADB">
        <w:rPr>
          <w:noProof/>
          <w:vertAlign w:val="superscript"/>
        </w:rPr>
        <w:t>26</w:t>
      </w:r>
      <w:r w:rsidR="00594ADB">
        <w:fldChar w:fldCharType="end"/>
      </w:r>
      <w:r w:rsidR="00C253E8">
        <w:t xml:space="preserve">. </w:t>
      </w:r>
      <w:r>
        <w:t>Given these broad</w:t>
      </w:r>
      <w:r w:rsidR="00C253E8">
        <w:t>-</w:t>
      </w:r>
      <w:r>
        <w:t xml:space="preserve">scale changes in ice habitat, temperatures, and the availability of prey, substantial changes in the population dynamics and distribution of southern phocids are </w:t>
      </w:r>
      <w:r w:rsidR="007A0FF9">
        <w:t xml:space="preserve">both </w:t>
      </w:r>
      <w:r>
        <w:t>predicted</w:t>
      </w:r>
      <w:r w:rsidR="00F77C48">
        <w:t xml:space="preserve"> </w: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 </w:instrTex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7,28</w:t>
      </w:r>
      <w:r w:rsidR="00594ADB">
        <w:fldChar w:fldCharType="end"/>
      </w:r>
      <w:r w:rsidR="00A64606">
        <w:t xml:space="preserve"> and have be</w:t>
      </w:r>
      <w:r w:rsidR="0061710F">
        <w:t xml:space="preserve">en </w:t>
      </w:r>
      <w:r w:rsidR="00A64606">
        <w:t xml:space="preserve">observed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t>. However, a suite of unique challenges</w:t>
      </w:r>
      <w:r w:rsidR="00DB7BFA">
        <w:t xml:space="preserve">, including remote pack-ice environments and periodic haul-outs, </w:t>
      </w:r>
      <w:r w:rsidR="00C1452F">
        <w:t>makes</w:t>
      </w:r>
      <w:r>
        <w:t xml:space="preserve"> AP phocids difficult to detect and survey </w: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 </w:instrTex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9,30</w:t>
      </w:r>
      <w:r w:rsidR="00594ADB">
        <w:fldChar w:fldCharType="end"/>
      </w:r>
      <w:r>
        <w:t xml:space="preserve">. Therefore, changes in their population dynamics are extremely difficult to detect </w:t>
      </w:r>
      <w:r w:rsidR="00AC6F8E">
        <w:t xml:space="preserve">using the </w:t>
      </w:r>
      <w:r>
        <w:t xml:space="preserve">few </w:t>
      </w:r>
      <w:r w:rsidR="00223D19">
        <w:t xml:space="preserve">existing </w:t>
      </w:r>
      <w:r>
        <w:t>population counts</w:t>
      </w:r>
      <w:r w:rsidR="00223D19">
        <w:t>, which have</w:t>
      </w:r>
      <w:r>
        <w:t xml:space="preserve"> large associated uncertainties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w:t>
      </w:r>
    </w:p>
    <w:p w14:paraId="41FAFA84" w14:textId="77777777" w:rsidR="0046148E" w:rsidRDefault="0046148E" w:rsidP="0046148E">
      <w:r>
        <w:t xml:space="preserve"> </w:t>
      </w:r>
    </w:p>
    <w:p w14:paraId="706E5287" w14:textId="3EF4DBB0" w:rsidR="006A42F1" w:rsidRDefault="00C253E8" w:rsidP="0046148E">
      <w:r>
        <w:t>In the northern AP,</w:t>
      </w:r>
      <w:r w:rsidR="0046148E">
        <w:t xml:space="preserve"> Cape Shirreff, Livingston Island is an important breeding and resting site for Southern Ocean </w:t>
      </w:r>
      <w:r w:rsidR="00B01FE7">
        <w:t>phocids</w:t>
      </w:r>
      <w:r w:rsidR="0046148E">
        <w:t xml:space="preserve"> and fur seals </w: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 </w:instrTex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25,31</w:t>
      </w:r>
      <w:r w:rsidR="00594ADB">
        <w:fldChar w:fldCharType="end"/>
      </w:r>
      <w:r w:rsidR="0046148E">
        <w:t>. As such, it has been recognized by the Antarctic Consultative Treaty Meeting as an Antarctic Specially Protected Area</w:t>
      </w:r>
      <w:r w:rsidR="00AD6C50">
        <w:t xml:space="preserve"> </w:t>
      </w:r>
      <w:r w:rsidR="00594ADB">
        <w:fldChar w:fldCharType="begin"/>
      </w:r>
      <w:r w:rsidR="00594ADB">
        <w:instrText xml:space="preserve"> ADDIN EN.CITE &lt;EndNote&gt;&lt;Cite ExcludeAuth="1"&gt;&lt;Year&gt;2023&lt;/Year&gt;&lt;RecNum&gt;214&lt;/RecNum&gt;&lt;DisplayText&gt;&lt;style face="superscript"&gt;32&lt;/style&gt;&lt;/DisplayText&gt;&lt;record&gt;&lt;rec-number&gt;214&lt;/rec-number&gt;&lt;foreign-keys&gt;&lt;key app="EN" db-id="z0ttswx9r5ea2ger2a9vs0z2vx0aat9s0eea" timestamp="1695831547" guid="cf75d0dd-7747-49f9-8c31-8eb6c9ceb7c5"&gt;214&lt;/key&gt;&lt;/foreign-keys&gt;&lt;ref-type name="Journal Article"&gt;17&lt;/ref-type&gt;&lt;contributors&gt;&lt;/contributors&gt;&lt;titles&gt;&lt;title&gt;Management Plan for Antarctic Specially Protected Area (ASPA) No. 149 Cape Shirreff and San Telmo Island, Livingston Island, South Shetland Islands &lt;/title&gt;&lt;secondary-title&gt;ATCM XLV Final Report&lt;/secondary-title&gt;&lt;/titles&gt;&lt;periodical&gt;&lt;full-title&gt;ATCM XLV Final Report&lt;/full-title&gt;&lt;/periodical&gt;&lt;dates&gt;&lt;year&gt;2023&lt;/year&gt;&lt;/dates&gt;&lt;urls&gt;&lt;related-urls&gt;&lt;url&gt;https://documents.ats.aq/recatt/att747_e.pdf&lt;/url&gt;&lt;/related-urls&gt;&lt;/urls&gt;&lt;/record&gt;&lt;/Cite&gt;&lt;/EndNote&gt;</w:instrText>
      </w:r>
      <w:r w:rsidR="00594ADB">
        <w:fldChar w:fldCharType="separate"/>
      </w:r>
      <w:r w:rsidR="00594ADB" w:rsidRPr="00594ADB">
        <w:rPr>
          <w:noProof/>
          <w:vertAlign w:val="superscript"/>
        </w:rPr>
        <w:t>32</w:t>
      </w:r>
      <w:r w:rsidR="00594ADB">
        <w:fldChar w:fldCharType="end"/>
      </w:r>
      <w:r w:rsidR="0046148E">
        <w:t xml:space="preserve">. </w:t>
      </w:r>
      <w:r w:rsidR="002F1AEB">
        <w:t>As part of long-term monitoring efforts at Cape Shirreff, t</w:t>
      </w:r>
      <w:r w:rsidR="00573418">
        <w:t>he</w:t>
      </w:r>
      <w:r w:rsidR="0046148E">
        <w:t xml:space="preserve"> National Oceanic and Atmospheric Administration</w:t>
      </w:r>
      <w:r w:rsidR="00F61A9E">
        <w:t xml:space="preserve"> </w:t>
      </w:r>
      <w:r w:rsidR="00B5009D">
        <w:t>Fisheries</w:t>
      </w:r>
      <w:r w:rsidR="00F61A9E">
        <w:t xml:space="preserve"> (NOAA Fisheries)</w:t>
      </w:r>
      <w:r w:rsidR="00F77C48">
        <w:t xml:space="preserve"> </w:t>
      </w:r>
      <w:r w:rsidR="0046148E">
        <w:t xml:space="preserve">United States Antarctic Marine Living Resources Program </w:t>
      </w:r>
      <w:r w:rsidR="00C1452F">
        <w:t xml:space="preserve">(U.S. AMLR Program) </w:t>
      </w:r>
      <w:r w:rsidR="006C5875">
        <w:t xml:space="preserve">and </w:t>
      </w:r>
      <w:r w:rsidR="0046148E">
        <w:t>the Chilean Antarctic Institute (INACH) have conducted synoptic</w:t>
      </w:r>
      <w:r w:rsidR="002D2F7A">
        <w:t>, weekly</w:t>
      </w:r>
      <w:r w:rsidR="0046148E">
        <w:t xml:space="preserve"> counts of Southern Ocean phocids hauled out on Cape Shirreff during </w:t>
      </w:r>
      <w:r w:rsidR="00846380">
        <w:t>most</w:t>
      </w:r>
      <w:r w:rsidR="002D2F7A">
        <w:t xml:space="preserve"> austral</w:t>
      </w:r>
      <w:r w:rsidR="0046148E">
        <w:t xml:space="preserve"> summer</w:t>
      </w:r>
      <w:r w:rsidR="002D2F7A">
        <w:t>s</w:t>
      </w:r>
      <w:r w:rsidR="0046148E">
        <w:t xml:space="preserve"> </w:t>
      </w:r>
      <w:r w:rsidR="00F261C5">
        <w:t>since 1997</w:t>
      </w:r>
      <w:r w:rsidR="00C1452F">
        <w:t>/</w:t>
      </w:r>
      <w:r w:rsidR="00F261C5">
        <w:t>98</w:t>
      </w:r>
      <w:r w:rsidR="002F1AEB">
        <w:t xml:space="preserve">. </w:t>
      </w:r>
      <w:r w:rsidR="00B50FF2">
        <w:t xml:space="preserve">These </w:t>
      </w:r>
      <w:r w:rsidR="00181083">
        <w:t>census data</w:t>
      </w:r>
      <w:r w:rsidR="00603E39">
        <w:t xml:space="preserve">, which will </w:t>
      </w:r>
      <w:r w:rsidR="00F261C5">
        <w:t xml:space="preserve">continue to be collected </w:t>
      </w:r>
      <w:r w:rsidR="00194144">
        <w:t xml:space="preserve">by the U.S. AMLR </w:t>
      </w:r>
      <w:r w:rsidR="00C1452F">
        <w:t>P</w:t>
      </w:r>
      <w:r w:rsidR="00194144">
        <w:t xml:space="preserve">rogram </w:t>
      </w:r>
      <w:r w:rsidR="00603E39">
        <w:t>and</w:t>
      </w:r>
      <w:r w:rsidR="00B4775D">
        <w:t xml:space="preserve"> thus</w:t>
      </w:r>
      <w:r w:rsidR="00603E39">
        <w:t xml:space="preserve"> </w:t>
      </w:r>
      <w:r w:rsidR="00CA5085">
        <w:t>updated yearly</w:t>
      </w:r>
      <w:r w:rsidR="00603E39">
        <w:t>,</w:t>
      </w:r>
      <w:r w:rsidR="0046148E">
        <w:t xml:space="preserve"> provide a rare and valuable source of information about</w:t>
      </w:r>
      <w:r>
        <w:t xml:space="preserve"> changes in</w:t>
      </w:r>
      <w:r w:rsidR="0046148E">
        <w:t xml:space="preserve"> population </w:t>
      </w:r>
      <w:r>
        <w:t xml:space="preserve">trends </w:t>
      </w:r>
      <w:r w:rsidR="0046148E">
        <w:t>and area use by Southern Ocean phocids in a climate change hot spot.</w:t>
      </w:r>
    </w:p>
    <w:p w14:paraId="0BDF2800" w14:textId="77777777" w:rsidR="0046148E" w:rsidRPr="0033109F" w:rsidRDefault="0046148E" w:rsidP="0046148E"/>
    <w:p w14:paraId="5360E600" w14:textId="77777777" w:rsidR="006A42F1" w:rsidRPr="006A42F1" w:rsidRDefault="00C658AC" w:rsidP="006A42F1">
      <w:pPr>
        <w:pStyle w:val="Heading3"/>
        <w:spacing w:before="0" w:after="0"/>
      </w:pPr>
      <w:r w:rsidRPr="0033109F">
        <w:t>Methods</w:t>
      </w:r>
    </w:p>
    <w:p w14:paraId="720AD3BC" w14:textId="46399A26" w:rsidR="00C46724" w:rsidRDefault="00C46724" w:rsidP="006A42F1">
      <w:pPr>
        <w:rPr>
          <w:b/>
        </w:rPr>
      </w:pPr>
      <w:r>
        <w:rPr>
          <w:b/>
        </w:rPr>
        <w:t>Survey methods</w:t>
      </w:r>
    </w:p>
    <w:p w14:paraId="4AAC914B" w14:textId="183C4F16" w:rsidR="00FF52A4" w:rsidRDefault="001A4959" w:rsidP="0037051D">
      <w:r w:rsidRPr="001A4959">
        <w:t>All data were collected at Cape Shirreff (62.47</w:t>
      </w:r>
      <w:r w:rsidRPr="006B4DC6">
        <w:rPr>
          <w:vertAlign w:val="superscript"/>
        </w:rPr>
        <w:t>o</w:t>
      </w:r>
      <w:r w:rsidRPr="001A4959">
        <w:t xml:space="preserve"> S, 60.77</w:t>
      </w:r>
      <w:r w:rsidRPr="006B4DC6">
        <w:rPr>
          <w:vertAlign w:val="superscript"/>
        </w:rPr>
        <w:t>o</w:t>
      </w:r>
      <w:r w:rsidRPr="001A4959">
        <w:t xml:space="preserve"> W) on the north shore of Livingston Island</w:t>
      </w:r>
      <w:r>
        <w:t xml:space="preserve"> (Fig. </w:t>
      </w:r>
      <w:r w:rsidR="005E1C11">
        <w:t>1</w:t>
      </w:r>
      <w:r>
        <w:t>)</w:t>
      </w:r>
      <w:r w:rsidRPr="001A4959">
        <w:t xml:space="preserve">. Bounded by glaciers to the south, Cape </w:t>
      </w:r>
      <w:r w:rsidR="007967C6">
        <w:t xml:space="preserve">Shirreff </w:t>
      </w:r>
      <w:r w:rsidRPr="001A4959">
        <w:t xml:space="preserve">is approximately 3 km long and 1.5 km wide. </w:t>
      </w:r>
      <w:r w:rsidR="006527DC">
        <w:t xml:space="preserve">The Cape Shirreff </w:t>
      </w:r>
      <w:r w:rsidR="00016AD7">
        <w:t>P</w:t>
      </w:r>
      <w:r w:rsidR="00194144">
        <w:t>ho</w:t>
      </w:r>
      <w:r w:rsidR="006527DC">
        <w:t xml:space="preserve">cid </w:t>
      </w:r>
      <w:r w:rsidR="00016AD7">
        <w:t>C</w:t>
      </w:r>
      <w:r w:rsidR="006527DC">
        <w:t>ensus</w:t>
      </w:r>
      <w:r w:rsidR="00F84C1D">
        <w:t xml:space="preserve"> (</w:t>
      </w:r>
      <w:r w:rsidR="008128C2">
        <w:t>CS-PHOC</w:t>
      </w:r>
      <w:r w:rsidR="006F1F3E">
        <w:t>, pronounced ‘Seasfolk’</w:t>
      </w:r>
      <w:r w:rsidR="00F84C1D">
        <w:t>)</w:t>
      </w:r>
      <w:r w:rsidR="006527DC">
        <w:t xml:space="preserve"> surveys were conducted by INACH from 1997/98 to 2006/07. The U.S. AMLR Pinniped </w:t>
      </w:r>
      <w:r w:rsidR="00E6404C">
        <w:t>Research P</w:t>
      </w:r>
      <w:r w:rsidR="006527DC">
        <w:t xml:space="preserve">rogram resumed these </w:t>
      </w:r>
      <w:r w:rsidR="00181083">
        <w:t>surveys</w:t>
      </w:r>
      <w:r w:rsidR="006527DC">
        <w:t xml:space="preserve"> in 2009/10, and</w:t>
      </w:r>
      <w:r w:rsidR="008E4F18">
        <w:t xml:space="preserve">, except for 2020/21 when the field season was canceled </w:t>
      </w:r>
      <w:r w:rsidR="00995B52">
        <w:t>due to</w:t>
      </w:r>
      <w:r w:rsidR="008E4F18">
        <w:t xml:space="preserve"> the COVID-19 pandemic,</w:t>
      </w:r>
      <w:r w:rsidR="006527DC">
        <w:t xml:space="preserve"> </w:t>
      </w:r>
      <w:r w:rsidR="0049210B">
        <w:t xml:space="preserve">have </w:t>
      </w:r>
      <w:r w:rsidR="00B01FE7">
        <w:t xml:space="preserve">conducted </w:t>
      </w:r>
      <w:r w:rsidR="0049210B">
        <w:t xml:space="preserve">surveys </w:t>
      </w:r>
      <w:r w:rsidR="00B01FE7">
        <w:t>every</w:t>
      </w:r>
      <w:r w:rsidR="006527DC">
        <w:t xml:space="preserve"> </w:t>
      </w:r>
      <w:r w:rsidR="008E4F18">
        <w:t>season</w:t>
      </w:r>
      <w:r w:rsidR="00B4775D">
        <w:t xml:space="preserve"> since</w:t>
      </w:r>
      <w:r w:rsidR="008E4F18">
        <w:t xml:space="preserve"> </w:t>
      </w:r>
      <w:r w:rsidR="00F95D34">
        <w:t xml:space="preserve">through </w:t>
      </w:r>
      <w:r w:rsidR="00F261C5">
        <w:t>the time of publication</w:t>
      </w:r>
      <w:r w:rsidR="006527DC">
        <w:t xml:space="preserve">. </w:t>
      </w:r>
      <w:r w:rsidR="0037051D">
        <w:t>Most CS-PHOC survey windows</w:t>
      </w:r>
      <w:r w:rsidR="00331576">
        <w:t xml:space="preserve"> (i.e., census</w:t>
      </w:r>
      <w:r w:rsidR="00682A70">
        <w:t>es</w:t>
      </w:r>
      <w:r w:rsidR="00331576">
        <w:t>)</w:t>
      </w:r>
      <w:r w:rsidR="0037051D">
        <w:t xml:space="preserve"> were only one day</w:t>
      </w:r>
      <w:r w:rsidR="0012686E">
        <w:t xml:space="preserve">, meaning </w:t>
      </w:r>
      <w:r w:rsidR="0037051D">
        <w:t xml:space="preserve">surveys </w:t>
      </w:r>
      <w:r w:rsidR="0012686E">
        <w:t xml:space="preserve">of </w:t>
      </w:r>
      <w:r w:rsidR="0037051D">
        <w:t>all locations were conducted on the same day</w:t>
      </w:r>
      <w:r w:rsidR="0012686E">
        <w:t>. However, censuses</w:t>
      </w:r>
      <w:r w:rsidR="0037051D">
        <w:t xml:space="preserve"> </w:t>
      </w:r>
      <w:r w:rsidR="00995B52">
        <w:t xml:space="preserve">occasionally spanned two or three days due to extenuating circumstances (e.g., weather; Fig. </w:t>
      </w:r>
      <w:r w:rsidR="008C78CD">
        <w:t>2</w:t>
      </w:r>
      <w:r w:rsidR="00995B52">
        <w:t>)</w:t>
      </w:r>
      <w:r w:rsidR="006349D8">
        <w:t>.</w:t>
      </w:r>
    </w:p>
    <w:p w14:paraId="4F6668E4" w14:textId="77777777" w:rsidR="00FF52A4" w:rsidRDefault="00FF52A4" w:rsidP="00695DE2"/>
    <w:p w14:paraId="3E0FFF6C" w14:textId="1F930C64" w:rsidR="0049210B" w:rsidRDefault="0049210B" w:rsidP="0046148E">
      <w:r>
        <w:t>The</w:t>
      </w:r>
      <w:r w:rsidRPr="00BF6576">
        <w:t xml:space="preserve"> INACH and U</w:t>
      </w:r>
      <w:r>
        <w:t>.</w:t>
      </w:r>
      <w:r w:rsidRPr="00BF6576">
        <w:t>S</w:t>
      </w:r>
      <w:r>
        <w:t xml:space="preserve">. </w:t>
      </w:r>
      <w:r w:rsidRPr="00BF6576">
        <w:t xml:space="preserve">AMLR </w:t>
      </w:r>
      <w:r>
        <w:t xml:space="preserve">programs both </w:t>
      </w:r>
      <w:r w:rsidRPr="00BF6576">
        <w:t xml:space="preserve">followed the same </w:t>
      </w:r>
      <w:r>
        <w:t>overall census</w:t>
      </w:r>
      <w:r w:rsidRPr="00BF6576">
        <w:t xml:space="preserve"> protocol</w:t>
      </w:r>
      <w:r>
        <w:t>, where trained field biologists surveyed safely</w:t>
      </w:r>
      <w:r w:rsidR="00FF52A4">
        <w:t xml:space="preserve"> </w:t>
      </w:r>
      <w:r>
        <w:t xml:space="preserve">accessible regions of Cape Shirreff and recorded all live phocids. </w:t>
      </w:r>
      <w:r w:rsidR="00FF52A4">
        <w:t>Biologists</w:t>
      </w:r>
      <w:r>
        <w:t xml:space="preserve"> recorded </w:t>
      </w:r>
      <w:r w:rsidR="00FF52A4">
        <w:t xml:space="preserve">phocid counts </w:t>
      </w:r>
      <w:r>
        <w:t>in</w:t>
      </w:r>
      <w:r w:rsidR="00D34A32">
        <w:t xml:space="preserve"> </w:t>
      </w:r>
      <w:r>
        <w:t xml:space="preserve">field notebooks for each species at each location, </w:t>
      </w:r>
      <w:r w:rsidR="00FF52A4">
        <w:t>along with</w:t>
      </w:r>
      <w:r>
        <w:t xml:space="preserve"> age class and sex when possible. </w:t>
      </w:r>
      <w:r w:rsidR="00FF52A4">
        <w:t xml:space="preserve">After the survey, data were entered into a database or otherwise archived. </w:t>
      </w:r>
      <w:r>
        <w:t xml:space="preserve">Locations were surveyed on foot, by either walking through haul-out locations or using binoculars from a high vantage point when practical. </w:t>
      </w:r>
      <w:r w:rsidR="00FF52A4">
        <w:t xml:space="preserve">While the full extent of the area surveyed varied slightly across and within seasons, core census locations were always </w:t>
      </w:r>
      <w:r w:rsidR="00D34A32">
        <w:t>surveyed</w:t>
      </w:r>
      <w:r w:rsidR="00FF52A4">
        <w:t xml:space="preserve">. These core census locations span the vast majority of phocid haul-out locations at Cape Shirreff (Fig. 1), thereby ensuring that CS-PHOC </w:t>
      </w:r>
      <w:r w:rsidR="00682A70">
        <w:t>data</w:t>
      </w:r>
      <w:r w:rsidR="00BD1978">
        <w:t xml:space="preserve"> </w:t>
      </w:r>
      <w:r w:rsidR="00FF52A4">
        <w:t>are</w:t>
      </w:r>
      <w:r w:rsidR="00302FE2">
        <w:t xml:space="preserve"> both consistent and</w:t>
      </w:r>
      <w:r w:rsidR="00FF52A4">
        <w:t xml:space="preserve"> representative of phocid haul-out at Cape Shirreff during each census.</w:t>
      </w:r>
    </w:p>
    <w:p w14:paraId="735B6FE7" w14:textId="77777777" w:rsidR="00C46724" w:rsidRDefault="00C46724" w:rsidP="006A42F1">
      <w:pPr>
        <w:rPr>
          <w:b/>
        </w:rPr>
      </w:pPr>
    </w:p>
    <w:p w14:paraId="0756BD10" w14:textId="360926C0" w:rsidR="006A42F1" w:rsidRDefault="00C46724" w:rsidP="006A42F1">
      <w:pPr>
        <w:rPr>
          <w:b/>
        </w:rPr>
      </w:pPr>
      <w:r w:rsidRPr="00C46724">
        <w:rPr>
          <w:b/>
        </w:rPr>
        <w:t xml:space="preserve">Data </w:t>
      </w:r>
      <w:r w:rsidR="005C6E7A">
        <w:rPr>
          <w:b/>
        </w:rPr>
        <w:t>cleaning and aggregation</w:t>
      </w:r>
    </w:p>
    <w:p w14:paraId="268D8D94" w14:textId="7A78E962" w:rsidR="00D34A32" w:rsidRPr="00C46724" w:rsidRDefault="00345066" w:rsidP="00D34A32">
      <w:r>
        <w:t>Data records were compiled from historical documents</w:t>
      </w:r>
      <w:r w:rsidR="006E2F22">
        <w:t xml:space="preserve">, </w:t>
      </w:r>
      <w:r>
        <w:t xml:space="preserve">field notebooks, Excel </w:t>
      </w:r>
      <w:r w:rsidR="00BF2DD3">
        <w:t>files</w:t>
      </w:r>
      <w:r>
        <w:t xml:space="preserve">, and a SQL Server database. </w:t>
      </w:r>
      <w:r w:rsidR="00B141EE">
        <w:t xml:space="preserve">INACH </w:t>
      </w:r>
      <w:r w:rsidR="00A628AC">
        <w:t>historical data (</w:t>
      </w:r>
      <w:r w:rsidR="005201DC">
        <w:t xml:space="preserve">i.e., </w:t>
      </w:r>
      <w:r w:rsidR="00A628AC">
        <w:t xml:space="preserve">paper records, reports, </w:t>
      </w:r>
      <w:r w:rsidR="00BD1978">
        <w:t xml:space="preserve">and </w:t>
      </w:r>
      <w:r w:rsidR="005201DC">
        <w:t>Excel files</w:t>
      </w:r>
      <w:r w:rsidR="00A628AC">
        <w:t>)</w:t>
      </w:r>
      <w:r>
        <w:t xml:space="preserve"> were </w:t>
      </w:r>
      <w:r w:rsidR="00A628AC">
        <w:lastRenderedPageBreak/>
        <w:t xml:space="preserve">consolidated </w:t>
      </w:r>
      <w:r>
        <w:t xml:space="preserve">into Excel </w:t>
      </w:r>
      <w:r w:rsidR="00F56234">
        <w:t>files</w:t>
      </w:r>
      <w:r w:rsidR="00D916D8">
        <w:t>. T</w:t>
      </w:r>
      <w:r w:rsidR="00EE0454">
        <w:t xml:space="preserve">hese INACH files, along with historical U.S. AMLR </w:t>
      </w:r>
      <w:r w:rsidR="00B141EE">
        <w:t xml:space="preserve">Excel </w:t>
      </w:r>
      <w:r w:rsidR="00A628AC">
        <w:t>files</w:t>
      </w:r>
      <w:r w:rsidR="00EE0454">
        <w:t>,</w:t>
      </w:r>
      <w:r w:rsidR="00B141EE">
        <w:t xml:space="preserve"> were imported into </w:t>
      </w:r>
      <w:r w:rsidR="00EE0454">
        <w:t xml:space="preserve">the U.S. AMLR Pinniped </w:t>
      </w:r>
      <w:r w:rsidR="00B141EE">
        <w:t>SQL Server database</w:t>
      </w:r>
      <w:r w:rsidR="00213B57">
        <w:t xml:space="preserve"> using R (</w:t>
      </w:r>
      <w:r w:rsidR="00885477">
        <w:t>v4.3.1</w:t>
      </w:r>
      <w:r w:rsidR="00213B57">
        <w:t>)</w:t>
      </w:r>
      <w:r w:rsidR="00594ADB">
        <w:fldChar w:fldCharType="begin"/>
      </w:r>
      <w:r w:rsidR="00594ADB">
        <w:instrText xml:space="preserve"> ADDIN EN.CITE &lt;EndNote&gt;&lt;Cite ExcludeAuth="1"&gt;&lt;Year&gt;2023&lt;/Year&gt;&lt;RecNum&gt;216&lt;/RecNum&gt;&lt;DisplayText&gt;&lt;style face="superscript"&gt;33&lt;/style&gt;&lt;/DisplayText&gt;&lt;record&gt;&lt;rec-number&gt;216&lt;/rec-number&gt;&lt;foreign-keys&gt;&lt;key app="EN" db-id="z0ttswx9r5ea2ger2a9vs0z2vx0aat9s0eea" timestamp="1695923286" guid="4339f581-ae24-4117-97cc-40ab4da1947d"&gt;216&lt;/key&gt;&lt;/foreign-keys&gt;&lt;ref-type name="Computer Program"&gt;9&lt;/ref-type&gt;&lt;contributors&gt;&lt;/contributors&gt;&lt;titles&gt;&lt;title&gt;R Core Team. 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594ADB">
        <w:fldChar w:fldCharType="separate"/>
      </w:r>
      <w:r w:rsidR="00594ADB" w:rsidRPr="00594ADB">
        <w:rPr>
          <w:noProof/>
          <w:vertAlign w:val="superscript"/>
        </w:rPr>
        <w:t>33</w:t>
      </w:r>
      <w:r w:rsidR="00594ADB">
        <w:fldChar w:fldCharType="end"/>
      </w:r>
      <w:r w:rsidR="00B141EE">
        <w:t>.</w:t>
      </w:r>
      <w:r w:rsidR="004849E1">
        <w:t xml:space="preserve"> </w:t>
      </w:r>
      <w:r w:rsidR="00B51289">
        <w:t xml:space="preserve">Once </w:t>
      </w:r>
      <w:r w:rsidR="007D2B51">
        <w:t>in the database</w:t>
      </w:r>
      <w:r w:rsidR="00B51289">
        <w:t>, all data were read into R</w:t>
      </w:r>
      <w:r w:rsidR="00EC38A0">
        <w:t>,</w:t>
      </w:r>
      <w:r w:rsidR="00B51289">
        <w:t xml:space="preserve"> </w:t>
      </w:r>
      <w:r w:rsidR="00454E6C">
        <w:t xml:space="preserve">where they were </w:t>
      </w:r>
      <w:r w:rsidR="0083352D">
        <w:t>cleaned</w:t>
      </w:r>
      <w:r w:rsidR="00454E6C">
        <w:t xml:space="preserve"> and standardize</w:t>
      </w:r>
      <w:r w:rsidR="0037051D">
        <w:t>d</w:t>
      </w:r>
      <w:r w:rsidR="00D34A32">
        <w:t xml:space="preserve"> as follows</w:t>
      </w:r>
      <w:r w:rsidR="00B51289">
        <w:t xml:space="preserve">. </w:t>
      </w:r>
      <w:r w:rsidR="00D34A32">
        <w:t>Location</w:t>
      </w:r>
      <w:r w:rsidR="00B51289">
        <w:t xml:space="preserve"> names </w:t>
      </w:r>
      <w:r w:rsidR="00A51047">
        <w:t>and count types</w:t>
      </w:r>
      <w:r w:rsidR="00FF6436">
        <w:t xml:space="preserve"> (i.e., age class and sex)</w:t>
      </w:r>
      <w:r w:rsidR="00A51047">
        <w:t xml:space="preserve"> </w:t>
      </w:r>
      <w:r w:rsidR="00B51289">
        <w:t xml:space="preserve">were </w:t>
      </w:r>
      <w:r w:rsidR="00244D32">
        <w:t>converted</w:t>
      </w:r>
      <w:r w:rsidR="00B141EE">
        <w:t xml:space="preserve"> to standard names, and columns containing count data were aggregated to the lowest resolution across datasets. For instance, </w:t>
      </w:r>
      <w:r w:rsidR="005D6D21">
        <w:t xml:space="preserve">some seasons </w:t>
      </w:r>
      <w:r w:rsidR="00B141EE">
        <w:t xml:space="preserve">male and female pup counts were </w:t>
      </w:r>
      <w:r w:rsidR="005D6D21">
        <w:t xml:space="preserve">recorded separately, but during others only a single pup count was recorded. </w:t>
      </w:r>
      <w:r w:rsidR="0037051D">
        <w:t>Thus, f</w:t>
      </w:r>
      <w:r w:rsidR="003D612D">
        <w:t>or this dataset</w:t>
      </w:r>
      <w:r w:rsidR="005D6D21">
        <w:t xml:space="preserve">, all pup counts were </w:t>
      </w:r>
      <w:r w:rsidR="00B141EE">
        <w:t>aggregated to a single</w:t>
      </w:r>
      <w:r w:rsidR="000B33B4">
        <w:t>,</w:t>
      </w:r>
      <w:r w:rsidR="00B141EE">
        <w:t xml:space="preserve"> total pup count</w:t>
      </w:r>
      <w:r w:rsidR="003F5B86">
        <w:t xml:space="preserve"> </w:t>
      </w:r>
      <w:r w:rsidR="005D6D21">
        <w:t xml:space="preserve">for </w:t>
      </w:r>
      <w:r w:rsidR="00EE00DC">
        <w:t xml:space="preserve">each </w:t>
      </w:r>
      <w:r w:rsidR="00696482">
        <w:t xml:space="preserve">survey </w:t>
      </w:r>
      <w:r w:rsidR="00926F5F">
        <w:t>record</w:t>
      </w:r>
      <w:r w:rsidR="00B141EE">
        <w:t>.</w:t>
      </w:r>
      <w:r w:rsidR="00750280">
        <w:t xml:space="preserve"> </w:t>
      </w:r>
      <w:r w:rsidR="00D34A32">
        <w:t xml:space="preserve">In addition, recorded data varied slightly across programs. Specifically, data from INACH surveys included explicit zero records when there were none of a particular phocid species at a location, while U.S. AMLR records did not include explicit zero records. After consultation with the U.S. AMLR Pinniped Program leaders, records with zeroes or NAs </w:t>
      </w:r>
      <w:r w:rsidR="00302FE2">
        <w:t>as</w:t>
      </w:r>
      <w:r w:rsidR="00D34A32">
        <w:t xml:space="preserve"> appropriate were </w:t>
      </w:r>
      <w:r w:rsidR="00331576">
        <w:t>created and added to the U.S. AMLR data</w:t>
      </w:r>
      <w:r w:rsidR="00D34A32">
        <w:t xml:space="preserve"> for core census locations.</w:t>
      </w:r>
    </w:p>
    <w:p w14:paraId="40EFC333" w14:textId="2E1C62A1" w:rsidR="00061B6D" w:rsidRDefault="00061B6D" w:rsidP="00B51289"/>
    <w:p w14:paraId="21DF6FE8" w14:textId="11A42EE8" w:rsidR="000E03CA" w:rsidRDefault="009B0E03" w:rsidP="00B51289">
      <w:r>
        <w:t xml:space="preserve">After </w:t>
      </w:r>
      <w:r w:rsidR="00D34A32">
        <w:t xml:space="preserve">data </w:t>
      </w:r>
      <w:r>
        <w:t>cleaning</w:t>
      </w:r>
      <w:r w:rsidR="00D34A32">
        <w:t xml:space="preserve"> and standardization</w:t>
      </w:r>
      <w:r w:rsidR="0083352D">
        <w:t xml:space="preserve">, records were </w:t>
      </w:r>
      <w:r w:rsidR="00FF4328">
        <w:t xml:space="preserve">grouped and aggregated to provide a single, comparable count for each </w:t>
      </w:r>
      <w:r w:rsidR="0077240C">
        <w:t xml:space="preserve">species </w:t>
      </w:r>
      <w:r w:rsidR="00EF2C1F">
        <w:t>for</w:t>
      </w:r>
      <w:r w:rsidR="0077240C">
        <w:t xml:space="preserve"> each </w:t>
      </w:r>
      <w:r w:rsidR="00860C8C">
        <w:t>census</w:t>
      </w:r>
      <w:r w:rsidR="00FF4328">
        <w:t xml:space="preserve">. Specifically, records were </w:t>
      </w:r>
      <w:r w:rsidR="0083352D">
        <w:t xml:space="preserve">filtered for core census locations, and counts were summed after grouping by </w:t>
      </w:r>
      <w:r w:rsidR="006F222E">
        <w:t>census</w:t>
      </w:r>
      <w:r w:rsidR="0083352D">
        <w:t xml:space="preserve"> and </w:t>
      </w:r>
      <w:r w:rsidR="00874DAE">
        <w:t xml:space="preserve">pinniped </w:t>
      </w:r>
      <w:r w:rsidR="0083352D">
        <w:t xml:space="preserve">species. </w:t>
      </w:r>
      <w:r w:rsidR="00FF4328">
        <w:t xml:space="preserve">These </w:t>
      </w:r>
      <w:r w:rsidR="00696482">
        <w:t xml:space="preserve">aggregated </w:t>
      </w:r>
      <w:r w:rsidR="00DF5428">
        <w:t xml:space="preserve">core census location </w:t>
      </w:r>
      <w:r w:rsidR="000E03CA">
        <w:t>count</w:t>
      </w:r>
      <w:r w:rsidR="00FF4328">
        <w:t>s</w:t>
      </w:r>
      <w:r w:rsidR="000E03CA">
        <w:t xml:space="preserve">, along with counts for one other </w:t>
      </w:r>
      <w:r w:rsidR="006E1DE6">
        <w:t>location</w:t>
      </w:r>
      <w:r w:rsidR="0061710F">
        <w:t xml:space="preserve"> (Punta San Telmo</w:t>
      </w:r>
      <w:r w:rsidR="0013731F">
        <w:t xml:space="preserve">, </w:t>
      </w:r>
      <w:r w:rsidR="000E03CA">
        <w:t xml:space="preserve">described </w:t>
      </w:r>
      <w:r w:rsidR="00BE1245">
        <w:t xml:space="preserve">in </w:t>
      </w:r>
      <w:r w:rsidR="0013731F">
        <w:t>“</w:t>
      </w:r>
      <w:r w:rsidR="00BE1245">
        <w:t>Data Records</w:t>
      </w:r>
      <w:r w:rsidR="0013731F">
        <w:t>”</w:t>
      </w:r>
      <w:r w:rsidR="00BE1245">
        <w:t xml:space="preserve"> </w:t>
      </w:r>
      <w:r w:rsidR="000E03CA">
        <w:t>below</w:t>
      </w:r>
      <w:r w:rsidR="007F5EE0">
        <w:t>; Fig. 1</w:t>
      </w:r>
      <w:r w:rsidR="0013731F">
        <w:t>)</w:t>
      </w:r>
      <w:r w:rsidR="000E03CA">
        <w:t>,</w:t>
      </w:r>
      <w:r w:rsidR="00FF4328">
        <w:t xml:space="preserve"> </w:t>
      </w:r>
      <w:r w:rsidR="001E52BB">
        <w:t xml:space="preserve">make up </w:t>
      </w:r>
      <w:r w:rsidR="00FF4328">
        <w:t xml:space="preserve">the </w:t>
      </w:r>
      <w:r w:rsidR="0013731F">
        <w:t>published</w:t>
      </w:r>
      <w:r w:rsidR="00080D90">
        <w:t xml:space="preserve"> </w:t>
      </w:r>
      <w:r w:rsidR="008128C2">
        <w:t>CS-PHOC</w:t>
      </w:r>
      <w:r w:rsidR="00FF4328">
        <w:t xml:space="preserve"> dataset. </w:t>
      </w:r>
    </w:p>
    <w:p w14:paraId="24CE3541" w14:textId="77F406D6" w:rsidR="00D32798" w:rsidRDefault="00D32798" w:rsidP="00B51289"/>
    <w:p w14:paraId="17E8BEEF" w14:textId="29440E9A" w:rsidR="00D32798" w:rsidRDefault="00D32798" w:rsidP="00D32798">
      <w:pPr>
        <w:rPr>
          <w:b/>
        </w:rPr>
      </w:pPr>
      <w:r w:rsidRPr="00C46724">
        <w:rPr>
          <w:b/>
        </w:rPr>
        <w:t xml:space="preserve">Data </w:t>
      </w:r>
      <w:r>
        <w:rPr>
          <w:b/>
        </w:rPr>
        <w:t>publication</w:t>
      </w:r>
    </w:p>
    <w:p w14:paraId="709FA9BA" w14:textId="1296C911" w:rsidR="00D32798" w:rsidRDefault="00A02663" w:rsidP="00A02663">
      <w:r>
        <w:t xml:space="preserve">Raw </w:t>
      </w:r>
      <w:r w:rsidR="008128C2">
        <w:t>CS-PHOC</w:t>
      </w:r>
      <w:r>
        <w:t xml:space="preserve"> data are hosted and stored in the U.S. AMLR Pinniped Program database. </w:t>
      </w:r>
      <w:r w:rsidR="00331576">
        <w:t>T</w:t>
      </w:r>
      <w:r>
        <w:t xml:space="preserve">he aggregated </w:t>
      </w:r>
      <w:r w:rsidR="008128C2">
        <w:t>CS-PHOC</w:t>
      </w:r>
      <w:r>
        <w:t xml:space="preserve"> dataset </w:t>
      </w:r>
      <w:r w:rsidR="00302FE2">
        <w:t>described</w:t>
      </w:r>
      <w:r>
        <w:t xml:space="preserve"> in this </w:t>
      </w:r>
      <w:r w:rsidR="0013731F">
        <w:t>manuscript</w:t>
      </w:r>
      <w:r>
        <w:t xml:space="preserve"> have </w:t>
      </w:r>
      <w:r w:rsidR="00302FE2">
        <w:t xml:space="preserve">also </w:t>
      </w:r>
      <w:r>
        <w:t xml:space="preserve">been </w:t>
      </w:r>
      <w:r w:rsidR="001B68E4">
        <w:t xml:space="preserve">made </w:t>
      </w:r>
      <w:r w:rsidR="001B68E4" w:rsidRPr="001B68E4">
        <w:t>Darwin Core</w:t>
      </w:r>
      <w:r w:rsidR="00994ADE">
        <w:t xml:space="preserve"> compliant </w:t>
      </w:r>
      <w:r w:rsidR="001B68E4">
        <w:t>(</w:t>
      </w:r>
      <w:hyperlink r:id="rId12" w:history="1">
        <w:r w:rsidR="001B68E4" w:rsidRPr="002D5589">
          <w:rPr>
            <w:rStyle w:val="Hyperlink"/>
          </w:rPr>
          <w:t>https://dwc.tdwg.org</w:t>
        </w:r>
      </w:hyperlink>
      <w:r w:rsidR="001B68E4">
        <w:t>)</w:t>
      </w:r>
      <w:r w:rsidR="009F0680">
        <w:t xml:space="preserve">, </w:t>
      </w:r>
      <w:r w:rsidR="001B68E4">
        <w:t xml:space="preserve">and </w:t>
      </w:r>
      <w:r w:rsidR="00D32798" w:rsidRPr="00D32798">
        <w:t>published to SCAR Antarctic Biodiversity Portal</w:t>
      </w:r>
      <w:r w:rsidR="00D32798">
        <w:t xml:space="preserve"> </w:t>
      </w:r>
      <w:r w:rsidR="00D32798" w:rsidRPr="00D32798">
        <w:t>(</w:t>
      </w:r>
      <w:hyperlink r:id="rId13" w:history="1">
        <w:r w:rsidRPr="00F379D5">
          <w:rPr>
            <w:rStyle w:val="Hyperlink"/>
          </w:rPr>
          <w:t>www.biodiversity.aq</w:t>
        </w:r>
      </w:hyperlink>
      <w:r>
        <w:t xml:space="preserve">, via the </w:t>
      </w:r>
      <w:r w:rsidRPr="00A02663">
        <w:t>Integrated Publishing Toolkit</w:t>
      </w:r>
      <w:r>
        <w:t xml:space="preserve"> at</w:t>
      </w:r>
      <w:r w:rsidRPr="00A02663">
        <w:t xml:space="preserve"> </w:t>
      </w:r>
      <w:hyperlink r:id="rId14" w:history="1">
        <w:r w:rsidR="00BC1A27" w:rsidRPr="007A66CA">
          <w:rPr>
            <w:rStyle w:val="Hyperlink"/>
          </w:rPr>
          <w:t>ipt.biodiversity.aq</w:t>
        </w:r>
      </w:hyperlink>
      <w:r w:rsidR="00D32798" w:rsidRPr="00D32798">
        <w:t>)</w:t>
      </w:r>
      <w:r w:rsidR="00BD38C4">
        <w:t xml:space="preserve">. This </w:t>
      </w:r>
      <w:r>
        <w:t>will ensure</w:t>
      </w:r>
      <w:r w:rsidR="00D32798" w:rsidRPr="00D32798">
        <w:t xml:space="preserve"> the data </w:t>
      </w:r>
      <w:r>
        <w:t xml:space="preserve">is available through </w:t>
      </w:r>
      <w:r w:rsidR="00D32798" w:rsidRPr="00D32798">
        <w:t>Ocean Biogeographic Information System (OBIS) and the Global Biodiversity Information Facility (GBIF).</w:t>
      </w:r>
      <w:r>
        <w:t xml:space="preserve"> Data from future field seasons will be </w:t>
      </w:r>
      <w:r w:rsidR="00BD38C4">
        <w:t xml:space="preserve">added </w:t>
      </w:r>
      <w:r>
        <w:t xml:space="preserve">once it has been cleaned and processed, ensuring that the </w:t>
      </w:r>
      <w:r w:rsidR="00AF293E">
        <w:t xml:space="preserve">published </w:t>
      </w:r>
      <w:r w:rsidR="008128C2">
        <w:t>CS-PHOC</w:t>
      </w:r>
      <w:r>
        <w:t xml:space="preserve"> dataset </w:t>
      </w:r>
      <w:r w:rsidR="00AF293E">
        <w:t>remains up to date for future analyses.</w:t>
      </w:r>
    </w:p>
    <w:p w14:paraId="0F5001C4" w14:textId="77777777" w:rsidR="00C46724" w:rsidRPr="0033109F" w:rsidRDefault="00C46724" w:rsidP="006A42F1"/>
    <w:p w14:paraId="60E750D5" w14:textId="0A177EF0" w:rsidR="003564C4" w:rsidRDefault="000C0413" w:rsidP="00E068D8">
      <w:pPr>
        <w:pStyle w:val="Heading3"/>
        <w:spacing w:before="0" w:after="0"/>
      </w:pPr>
      <w:r w:rsidRPr="0033109F">
        <w:t>Data Records</w:t>
      </w:r>
    </w:p>
    <w:p w14:paraId="75A79466" w14:textId="7849DC2D" w:rsidR="003564C4" w:rsidRDefault="00031731" w:rsidP="004E0C09">
      <w:r>
        <w:t>T</w:t>
      </w:r>
      <w:r w:rsidR="00331576">
        <w:t xml:space="preserve">he </w:t>
      </w:r>
      <w:r w:rsidR="00BD1978">
        <w:t xml:space="preserve">CS-PHOC </w:t>
      </w:r>
      <w:r w:rsidR="00331576">
        <w:t xml:space="preserve">dataset available on </w:t>
      </w:r>
      <w:hyperlink r:id="rId15" w:history="1">
        <w:r w:rsidR="00331576" w:rsidRPr="00F379D5">
          <w:rPr>
            <w:rStyle w:val="Hyperlink"/>
          </w:rPr>
          <w:t>www.biodiversity.aq</w:t>
        </w:r>
      </w:hyperlink>
      <w:r w:rsidR="00331576">
        <w:t xml:space="preserve"> was generated from t</w:t>
      </w:r>
      <w:r>
        <w:t xml:space="preserve">wo CSV files: </w:t>
      </w:r>
      <w:r w:rsidR="006F505E">
        <w:t>cs</w:t>
      </w:r>
      <w:r w:rsidR="008128C2">
        <w:t>-</w:t>
      </w:r>
      <w:r w:rsidR="006F505E">
        <w:t>phoc</w:t>
      </w:r>
      <w:r w:rsidR="00A27991">
        <w:t>-</w:t>
      </w:r>
      <w:r w:rsidRPr="00031731">
        <w:t>header</w:t>
      </w:r>
      <w:r w:rsidR="00A27991">
        <w:t>s</w:t>
      </w:r>
      <w:r>
        <w:t xml:space="preserve">.csv and </w:t>
      </w:r>
      <w:r w:rsidR="006F505E">
        <w:t>cs</w:t>
      </w:r>
      <w:r w:rsidR="008128C2">
        <w:t>-</w:t>
      </w:r>
      <w:r w:rsidR="006F505E">
        <w:t>phoc</w:t>
      </w:r>
      <w:r w:rsidR="00A27991">
        <w:t>-</w:t>
      </w:r>
      <w:r w:rsidR="00841AA9">
        <w:t>counts</w:t>
      </w:r>
      <w:r w:rsidRPr="00031731">
        <w:t>.csv</w:t>
      </w:r>
      <w:r w:rsidR="00331576">
        <w:t xml:space="preserve">, </w:t>
      </w:r>
      <w:r w:rsidR="00A225F9">
        <w:t xml:space="preserve">both </w:t>
      </w:r>
      <w:r w:rsidR="00331576">
        <w:t>available in the CS-PHOC GitHub repo</w:t>
      </w:r>
      <w:r w:rsidR="0012686E">
        <w:t>sitory</w:t>
      </w:r>
      <w:r w:rsidR="008710DC">
        <w:t xml:space="preserve">. </w:t>
      </w:r>
      <w:r w:rsidR="005B3214">
        <w:t xml:space="preserve">Data in </w:t>
      </w:r>
      <w:r w:rsidR="009F601F">
        <w:t>the</w:t>
      </w:r>
      <w:r w:rsidR="00BD1978">
        <w:t>se</w:t>
      </w:r>
      <w:r w:rsidR="009F601F">
        <w:t xml:space="preserve"> two </w:t>
      </w:r>
      <w:r w:rsidR="00BD1978">
        <w:t xml:space="preserve">CSV </w:t>
      </w:r>
      <w:r w:rsidR="005B3214">
        <w:t>file</w:t>
      </w:r>
      <w:r w:rsidR="009F601F">
        <w:t>s</w:t>
      </w:r>
      <w:r w:rsidR="005B3214">
        <w:t xml:space="preserve"> can be joined </w:t>
      </w:r>
      <w:r w:rsidR="00E7056B">
        <w:t>using</w:t>
      </w:r>
      <w:r w:rsidR="005B3214">
        <w:t xml:space="preserve"> the ‘header_id’ </w:t>
      </w:r>
      <w:r w:rsidR="009F601F">
        <w:t xml:space="preserve">key </w:t>
      </w:r>
      <w:r w:rsidR="00802216">
        <w:t>present</w:t>
      </w:r>
      <w:r w:rsidR="00A458AD">
        <w:t xml:space="preserve"> in b</w:t>
      </w:r>
      <w:r w:rsidR="00802216">
        <w:t>oth files</w:t>
      </w:r>
      <w:r w:rsidR="00E7056B">
        <w:t>.</w:t>
      </w:r>
      <w:r w:rsidR="00032E14">
        <w:t xml:space="preserve"> </w:t>
      </w:r>
      <w:r w:rsidR="006879E3">
        <w:t>A</w:t>
      </w:r>
      <w:r w:rsidR="009575FB">
        <w:t xml:space="preserve">ll </w:t>
      </w:r>
      <w:r w:rsidR="00B07F72">
        <w:t xml:space="preserve">key </w:t>
      </w:r>
      <w:r w:rsidR="009575FB">
        <w:t xml:space="preserve">values are </w:t>
      </w:r>
      <w:r w:rsidR="00014E8F">
        <w:t>character strings</w:t>
      </w:r>
      <w:r w:rsidR="00B07F72">
        <w:t xml:space="preserve"> that </w:t>
      </w:r>
      <w:r w:rsidR="00C74CBB">
        <w:t xml:space="preserve">represent a </w:t>
      </w:r>
      <w:r w:rsidR="0012686E">
        <w:t>unique</w:t>
      </w:r>
      <w:r w:rsidR="00C74CBB">
        <w:t xml:space="preserve"> </w:t>
      </w:r>
      <w:r w:rsidR="008128C2">
        <w:t>CS-PHOC</w:t>
      </w:r>
      <w:r w:rsidR="00331576">
        <w:t xml:space="preserve"> survey window</w:t>
      </w:r>
      <w:r w:rsidR="00014E8F">
        <w:t>.</w:t>
      </w:r>
      <w:r w:rsidR="006879E3">
        <w:t xml:space="preserve"> </w:t>
      </w:r>
      <w:r w:rsidR="0012686E">
        <w:t>In addition to the header ID key, t</w:t>
      </w:r>
      <w:r w:rsidR="008710DC">
        <w:t>he header</w:t>
      </w:r>
      <w:r w:rsidR="00841AA9">
        <w:t>s</w:t>
      </w:r>
      <w:r w:rsidR="007F1421">
        <w:t xml:space="preserve"> CSV</w:t>
      </w:r>
      <w:r w:rsidR="008710DC">
        <w:t xml:space="preserve"> file contains</w:t>
      </w:r>
      <w:r w:rsidR="00B04D0E">
        <w:t xml:space="preserve"> </w:t>
      </w:r>
      <w:r w:rsidR="002A36A8">
        <w:t xml:space="preserve">the </w:t>
      </w:r>
      <w:r w:rsidR="00E7056B">
        <w:t xml:space="preserve">high-level </w:t>
      </w:r>
      <w:r w:rsidR="00802216">
        <w:t>information</w:t>
      </w:r>
      <w:r w:rsidR="002A36A8">
        <w:t xml:space="preserve"> for each</w:t>
      </w:r>
      <w:r w:rsidR="008865A8">
        <w:t xml:space="preserve"> census</w:t>
      </w:r>
      <w:r w:rsidR="00B04D0E">
        <w:t>:</w:t>
      </w:r>
      <w:r w:rsidR="00802216">
        <w:t xml:space="preserve"> </w:t>
      </w:r>
      <w:r w:rsidR="00B04D0E">
        <w:t xml:space="preserve">season_name, </w:t>
      </w:r>
      <w:r w:rsidR="00B91E09">
        <w:t xml:space="preserve">a character string of </w:t>
      </w:r>
      <w:r w:rsidR="00802216">
        <w:t xml:space="preserve">the </w:t>
      </w:r>
      <w:r w:rsidR="00B91E09">
        <w:t xml:space="preserve">field </w:t>
      </w:r>
      <w:r w:rsidR="00E7056B">
        <w:t>season name</w:t>
      </w:r>
      <w:r w:rsidR="00B04D0E">
        <w:t>;</w:t>
      </w:r>
      <w:r w:rsidR="00E7056B">
        <w:t xml:space="preserve"> </w:t>
      </w:r>
      <w:r w:rsidR="00B04D0E">
        <w:t xml:space="preserve">census_start_date, the date of the beginning of the census; </w:t>
      </w:r>
      <w:r w:rsidR="00802216">
        <w:t>census</w:t>
      </w:r>
      <w:r w:rsidR="00B04D0E">
        <w:t>_end_</w:t>
      </w:r>
      <w:r w:rsidR="00802216">
        <w:t xml:space="preserve">date, </w:t>
      </w:r>
      <w:r w:rsidR="00B04D0E">
        <w:t xml:space="preserve">the date the census was completed; surveyed_san_telmo, a boolean flag indicating </w:t>
      </w:r>
      <w:r w:rsidR="00E7056B">
        <w:t xml:space="preserve">whether or not the Punta San Telmo </w:t>
      </w:r>
      <w:r w:rsidR="00FD6570">
        <w:t>location</w:t>
      </w:r>
      <w:r w:rsidR="00E7056B">
        <w:t xml:space="preserve"> was surveyed (see </w:t>
      </w:r>
      <w:r w:rsidR="00FD6570">
        <w:t xml:space="preserve">details </w:t>
      </w:r>
      <w:r w:rsidR="00E7056B">
        <w:t>below)</w:t>
      </w:r>
      <w:r w:rsidR="00B04D0E">
        <w:t xml:space="preserve">; </w:t>
      </w:r>
      <w:r w:rsidR="004B449A">
        <w:t xml:space="preserve">and </w:t>
      </w:r>
      <w:r w:rsidR="00B04D0E">
        <w:t xml:space="preserve">research_program, a character string indicating </w:t>
      </w:r>
      <w:r w:rsidR="004B449A">
        <w:t xml:space="preserve">the research program that conducted the </w:t>
      </w:r>
      <w:r w:rsidR="00BD1978">
        <w:t>census</w:t>
      </w:r>
      <w:r w:rsidR="00B04D0E">
        <w:t xml:space="preserve"> (‘INACH’ or ‘USAMLR’)</w:t>
      </w:r>
      <w:r w:rsidR="004B449A">
        <w:t xml:space="preserve">. </w:t>
      </w:r>
    </w:p>
    <w:p w14:paraId="22C5D28B" w14:textId="73669985" w:rsidR="007F1421" w:rsidRDefault="007F1421" w:rsidP="004E0C09"/>
    <w:p w14:paraId="7124735F" w14:textId="3D21BBBD" w:rsidR="00F70096" w:rsidRDefault="007F1421" w:rsidP="00D26630">
      <w:r>
        <w:t xml:space="preserve">The actual census counts can be found in the </w:t>
      </w:r>
      <w:r w:rsidR="009250A5">
        <w:t>counts</w:t>
      </w:r>
      <w:r>
        <w:t xml:space="preserve"> CSV file</w:t>
      </w:r>
      <w:r w:rsidR="007F5EE0">
        <w:t>. S</w:t>
      </w:r>
      <w:r>
        <w:t xml:space="preserve">ee </w:t>
      </w:r>
      <w:r w:rsidR="00855076">
        <w:t>T</w:t>
      </w:r>
      <w:r>
        <w:t xml:space="preserve">able </w:t>
      </w:r>
      <w:r w:rsidR="00855076">
        <w:t>1</w:t>
      </w:r>
      <w:r>
        <w:t xml:space="preserve"> for a</w:t>
      </w:r>
      <w:r w:rsidR="006F409A">
        <w:t xml:space="preserve"> detailed </w:t>
      </w:r>
      <w:r>
        <w:t>description of each column</w:t>
      </w:r>
      <w:r w:rsidR="00C23403">
        <w:t xml:space="preserve">. </w:t>
      </w:r>
      <w:r w:rsidR="005530AF">
        <w:t xml:space="preserve">All count data in this file are explicit, meaning that </w:t>
      </w:r>
      <w:r w:rsidR="00B47E75">
        <w:t>each</w:t>
      </w:r>
      <w:r w:rsidR="005530AF">
        <w:t xml:space="preserve"> record has a value of zero if </w:t>
      </w:r>
      <w:r w:rsidR="00C05173">
        <w:t xml:space="preserve">and only if </w:t>
      </w:r>
      <w:r w:rsidR="005530AF">
        <w:t xml:space="preserve">zero of that </w:t>
      </w:r>
      <w:r w:rsidR="00E520AB">
        <w:t>species/</w:t>
      </w:r>
      <w:r w:rsidR="00B26AF2">
        <w:t xml:space="preserve">count type </w:t>
      </w:r>
      <w:r w:rsidR="00B47E75">
        <w:t>were</w:t>
      </w:r>
      <w:r w:rsidR="00B26AF2">
        <w:t xml:space="preserve"> recorded, and a blank </w:t>
      </w:r>
      <w:r w:rsidR="007F5EE0">
        <w:t xml:space="preserve">(i.e., NA) </w:t>
      </w:r>
      <w:r w:rsidR="00B26AF2">
        <w:t xml:space="preserve">if there </w:t>
      </w:r>
      <w:r w:rsidR="00B47E75">
        <w:t>were</w:t>
      </w:r>
      <w:r w:rsidR="00B26AF2">
        <w:t xml:space="preserve"> no data. </w:t>
      </w:r>
    </w:p>
    <w:p w14:paraId="5E2C55CE" w14:textId="47F6D1A4" w:rsidR="00752FD3" w:rsidRDefault="00752FD3">
      <w:pPr>
        <w:jc w:val="left"/>
      </w:pPr>
    </w:p>
    <w:p w14:paraId="7B5273D3" w14:textId="463925B1" w:rsidR="00752FD3" w:rsidRDefault="00F70096" w:rsidP="00752FD3">
      <w:r w:rsidRPr="00F70096">
        <w:t xml:space="preserve">Field </w:t>
      </w:r>
      <w:r w:rsidR="0049210B">
        <w:t>biologists</w:t>
      </w:r>
      <w:r w:rsidRPr="00F70096">
        <w:t xml:space="preserve"> generally split out core areas into smaller areas</w:t>
      </w:r>
      <w:r w:rsidR="007F5EE0">
        <w:t xml:space="preserve"> for surveys</w:t>
      </w:r>
      <w:r>
        <w:t>;</w:t>
      </w:r>
      <w:r w:rsidRPr="00F70096">
        <w:t xml:space="preserve"> however, the </w:t>
      </w:r>
      <w:r w:rsidR="00B83477">
        <w:t xml:space="preserve">exact </w:t>
      </w:r>
      <w:r w:rsidRPr="00F70096">
        <w:t xml:space="preserve">boundaries of those areas </w:t>
      </w:r>
      <w:r w:rsidR="008862DA">
        <w:t xml:space="preserve">sometimes </w:t>
      </w:r>
      <w:r w:rsidRPr="00F70096">
        <w:t xml:space="preserve">varied </w:t>
      </w:r>
      <w:r w:rsidR="00B83477">
        <w:t xml:space="preserve">slightly </w:t>
      </w:r>
      <w:r w:rsidRPr="00F70096">
        <w:t>across field seasons.</w:t>
      </w:r>
      <w:r>
        <w:t xml:space="preserve"> </w:t>
      </w:r>
      <w:r w:rsidR="00D26630">
        <w:t xml:space="preserve">Thus, the </w:t>
      </w:r>
      <w:r w:rsidR="00752FD3">
        <w:t xml:space="preserve">dataset described in this </w:t>
      </w:r>
      <w:r w:rsidR="004D26AA">
        <w:t>manuscript</w:t>
      </w:r>
      <w:r w:rsidR="00752FD3">
        <w:t xml:space="preserve"> only includes 1) </w:t>
      </w:r>
      <w:r w:rsidR="007F5EE0">
        <w:t xml:space="preserve">aggregated counts for </w:t>
      </w:r>
      <w:r w:rsidR="00752FD3">
        <w:t xml:space="preserve">all core census locations and 2) </w:t>
      </w:r>
      <w:r w:rsidR="007F5EE0">
        <w:t xml:space="preserve">counts for </w:t>
      </w:r>
      <w:r w:rsidR="00752FD3">
        <w:t xml:space="preserve">the Punta San Telmo </w:t>
      </w:r>
      <w:r w:rsidR="00173F65">
        <w:t>location</w:t>
      </w:r>
      <w:r w:rsidR="00752FD3">
        <w:t xml:space="preserve">. As described in the Methods section, the core </w:t>
      </w:r>
      <w:r w:rsidR="00752FD3">
        <w:lastRenderedPageBreak/>
        <w:t>census locations consist of all the locations on Cape Shirreff that were surveyed consistently</w:t>
      </w:r>
      <w:r w:rsidR="00A41FFB">
        <w:t xml:space="preserve"> by both the INACH and U.S. AMLR programs</w:t>
      </w:r>
      <w:r w:rsidR="00752FD3">
        <w:t xml:space="preserve">, and thus this is the only count comparable across the entire timeseries. The counts for the Punta San Telmo region are also included in this dataset because this region </w:t>
      </w:r>
      <w:r w:rsidR="00B918C9">
        <w:t>has</w:t>
      </w:r>
      <w:r w:rsidR="00752FD3">
        <w:t xml:space="preserve"> </w:t>
      </w:r>
      <w:r w:rsidR="00B918C9">
        <w:t xml:space="preserve">been </w:t>
      </w:r>
      <w:r w:rsidR="0077402B">
        <w:t xml:space="preserve">included in most surveys </w:t>
      </w:r>
      <w:r w:rsidR="00B918C9">
        <w:t>since</w:t>
      </w:r>
      <w:r w:rsidR="00752FD3">
        <w:t xml:space="preserve"> the 2009/10 field season (</w:t>
      </w:r>
      <w:r w:rsidR="007F4AB0">
        <w:t>n=</w:t>
      </w:r>
      <w:r w:rsidR="00752FD3">
        <w:t>177 out of 184 surveys; see the surveyed_san_telmo column in the header</w:t>
      </w:r>
      <w:r w:rsidR="00841AA9">
        <w:t>s</w:t>
      </w:r>
      <w:r w:rsidR="00752FD3">
        <w:t xml:space="preserve"> CSV</w:t>
      </w:r>
      <w:r w:rsidR="0013731F">
        <w:t xml:space="preserve"> file</w:t>
      </w:r>
      <w:r w:rsidR="00752FD3">
        <w:t>).</w:t>
      </w:r>
    </w:p>
    <w:p w14:paraId="443EC7F8" w14:textId="77777777" w:rsidR="004E0C09" w:rsidRPr="0033109F" w:rsidRDefault="004E0C09" w:rsidP="004E0C09"/>
    <w:p w14:paraId="3BCC6FF4" w14:textId="23CC9DEB" w:rsidR="00837363" w:rsidRDefault="00C658AC" w:rsidP="00E068D8">
      <w:pPr>
        <w:pStyle w:val="Heading3"/>
        <w:spacing w:before="0" w:after="0"/>
      </w:pPr>
      <w:r w:rsidRPr="0033109F">
        <w:t>Technical Validation</w:t>
      </w:r>
    </w:p>
    <w:p w14:paraId="5C02EE09" w14:textId="1F839BAA" w:rsidR="00C96AF7" w:rsidRDefault="00902FDE" w:rsidP="006A42F1">
      <w:r>
        <w:t xml:space="preserve">All header records were reviewed and confirmed using </w:t>
      </w:r>
      <w:r w:rsidR="00B346FE">
        <w:t xml:space="preserve">field notebook </w:t>
      </w:r>
      <w:r w:rsidR="00774579">
        <w:t>scans</w:t>
      </w:r>
      <w:r>
        <w:t xml:space="preserve">. </w:t>
      </w:r>
      <w:r w:rsidR="00C96AF7">
        <w:t>All count records were screened for unreasonable values or duplicate entries via R code</w:t>
      </w:r>
      <w:r w:rsidR="00F00D53">
        <w:t>, either programmatically</w:t>
      </w:r>
      <w:r w:rsidR="00C96AF7">
        <w:t xml:space="preserve"> or visually through plots of the data. </w:t>
      </w:r>
      <w:r w:rsidR="00CC62C5">
        <w:t>D</w:t>
      </w:r>
      <w:r w:rsidR="00C96AF7">
        <w:t>uplicate</w:t>
      </w:r>
      <w:r>
        <w:t xml:space="preserve">s </w:t>
      </w:r>
      <w:r w:rsidR="00F00D53">
        <w:t>were removed</w:t>
      </w:r>
      <w:r w:rsidR="00C96AF7">
        <w:t xml:space="preserve">, and </w:t>
      </w:r>
      <w:r w:rsidR="00F00D53">
        <w:t xml:space="preserve">other </w:t>
      </w:r>
      <w:r w:rsidR="00A65FDC">
        <w:t xml:space="preserve">data flagged by automated checks were validated using paper datasheets or </w:t>
      </w:r>
      <w:r w:rsidR="00774579">
        <w:t>the field notebook scans</w:t>
      </w:r>
      <w:r w:rsidR="00C96AF7">
        <w:t xml:space="preserve">. </w:t>
      </w:r>
      <w:r w:rsidR="00CE07C0">
        <w:t>Count r</w:t>
      </w:r>
      <w:r w:rsidR="00F534B8">
        <w:t xml:space="preserve">ecords were </w:t>
      </w:r>
      <w:r>
        <w:t xml:space="preserve">also </w:t>
      </w:r>
      <w:r w:rsidR="00F534B8">
        <w:t xml:space="preserve">checked for consistency with regard to </w:t>
      </w:r>
      <w:r w:rsidR="00774579">
        <w:t>zero vs NA values</w:t>
      </w:r>
      <w:r w:rsidR="00F534B8">
        <w:t>, ensuring that patterns in the data (</w:t>
      </w:r>
      <w:r w:rsidR="00B346FE">
        <w:t>e.g</w:t>
      </w:r>
      <w:r w:rsidR="00F534B8">
        <w:t xml:space="preserve">., </w:t>
      </w:r>
      <w:r w:rsidR="00774579">
        <w:t>values in a</w:t>
      </w:r>
      <w:r w:rsidR="00F534B8">
        <w:t xml:space="preserve"> particular count column </w:t>
      </w:r>
      <w:r w:rsidR="00774579">
        <w:t xml:space="preserve">were </w:t>
      </w:r>
      <w:r w:rsidR="00F534B8">
        <w:t xml:space="preserve">NA </w:t>
      </w:r>
      <w:r w:rsidR="00774579">
        <w:t>for a full season</w:t>
      </w:r>
      <w:r w:rsidR="00F534B8">
        <w:t xml:space="preserve">) </w:t>
      </w:r>
      <w:r w:rsidR="00330766">
        <w:t>were consistent</w:t>
      </w:r>
      <w:r w:rsidR="00F534B8">
        <w:t xml:space="preserve">. </w:t>
      </w:r>
      <w:r w:rsidR="006966F7">
        <w:t>A</w:t>
      </w:r>
      <w:r w:rsidR="00F00D53">
        <w:t>ll observed patterns,</w:t>
      </w:r>
      <w:r w:rsidR="00F534B8">
        <w:t xml:space="preserve"> as well as </w:t>
      </w:r>
      <w:r w:rsidR="00C96AF7">
        <w:t xml:space="preserve">survey scope and techniques over the </w:t>
      </w:r>
      <w:r w:rsidR="00CC62C5">
        <w:t>full timeseries</w:t>
      </w:r>
      <w:r w:rsidR="006966F7">
        <w:t>, were checked with program leaders.</w:t>
      </w:r>
    </w:p>
    <w:p w14:paraId="490D1066" w14:textId="77777777" w:rsidR="009769DE" w:rsidRPr="009769DE" w:rsidRDefault="009769DE" w:rsidP="00890DC2">
      <w:pPr>
        <w:rPr>
          <w:b/>
        </w:rPr>
      </w:pPr>
    </w:p>
    <w:p w14:paraId="175AF8BD" w14:textId="6C6088CF" w:rsidR="00837363" w:rsidRDefault="004E0C09" w:rsidP="00E068D8">
      <w:pPr>
        <w:pStyle w:val="Heading3"/>
        <w:spacing w:before="0" w:after="0"/>
      </w:pPr>
      <w:r>
        <w:t>Usage Notes</w:t>
      </w:r>
    </w:p>
    <w:p w14:paraId="4F29CA92" w14:textId="7B7179E6" w:rsidR="00246258" w:rsidRDefault="005F4536" w:rsidP="00FD008A">
      <w:r>
        <w:t xml:space="preserve">The authors advise users of these data to be aware that there are likely many </w:t>
      </w:r>
      <w:r w:rsidR="00FD72A1">
        <w:t xml:space="preserve">intrinsic and extrinsic </w:t>
      </w:r>
      <w:r>
        <w:t xml:space="preserve">drivers </w:t>
      </w:r>
      <w:r w:rsidR="0013731F">
        <w:t>shaping</w:t>
      </w:r>
      <w:r>
        <w:t xml:space="preserve"> phocid haul-out </w:t>
      </w:r>
      <w:r w:rsidR="0013731F">
        <w:t xml:space="preserve">behaviour </w:t>
      </w:r>
      <w:r>
        <w:t xml:space="preserve">at Cape Shirreff, </w:t>
      </w:r>
      <w:r w:rsidR="00FD72A1">
        <w:t>other than simply regional abundance of a particular species</w:t>
      </w:r>
      <w:r>
        <w:t>.</w:t>
      </w:r>
      <w:r w:rsidR="00246258">
        <w:t xml:space="preserve"> </w:t>
      </w:r>
      <w:r w:rsidR="008E5B7A">
        <w:t xml:space="preserve">For example, </w:t>
      </w:r>
      <w:r w:rsidR="008848C2">
        <w:t>census counts are greatly influenced by life history traits</w:t>
      </w:r>
      <w:r w:rsidR="00117479">
        <w:t>, such as the timing of breeding and moulting</w:t>
      </w:r>
      <w:r w:rsidR="008848C2">
        <w:t xml:space="preserve">. </w:t>
      </w:r>
      <w:r w:rsidR="008E5B7A">
        <w:t>Breeding southern elephant seal</w:t>
      </w:r>
      <w:r w:rsidR="00444308">
        <w:t xml:space="preserve"> females </w:t>
      </w:r>
      <w:r w:rsidR="008E5B7A">
        <w:t>have a well-established pattern of hauling out to breed</w:t>
      </w:r>
      <w:r w:rsidR="00117479">
        <w:t xml:space="preserve"> between late September to early November</w:t>
      </w:r>
      <w:r w:rsidR="008E5B7A">
        <w:t xml:space="preserve">, returning to sea to forage, and hauling out again to moult several weeks later; however, juveniles and other non-breeding animals are less tied to that cycle </w:t>
      </w:r>
      <w:r w:rsidR="00594ADB">
        <w:fldChar w:fldCharType="begin"/>
      </w:r>
      <w:r w:rsidR="00594ADB">
        <w:instrText xml:space="preserve"> ADDIN EN.CITE &lt;EndNote&gt;&lt;Cite&gt;&lt;Author&gt;Le Boeuf&lt;/Author&gt;&lt;Year&gt;1994&lt;/Year&gt;&lt;RecNum&gt;176&lt;/RecNum&gt;&lt;DisplayText&gt;&lt;style face="superscript"&gt;34&lt;/style&gt;&lt;/DisplayText&gt;&lt;record&gt;&lt;rec-number&gt;176&lt;/rec-number&gt;&lt;foreign-keys&gt;&lt;key app="EN" db-id="z0ttswx9r5ea2ger2a9vs0z2vx0aat9s0eea" timestamp="1688833047" guid="40025cb5-151c-4893-90e3-861c0cbe0f97"&gt;176&lt;/key&gt;&lt;/foreign-keys&gt;&lt;ref-type name="Book"&gt;6&lt;/ref-type&gt;&lt;contributors&gt;&lt;authors&gt;&lt;author&gt;Le Boeuf, Burney J&lt;/author&gt;&lt;author&gt;Laws, Richard M&lt;/author&gt;&lt;/authors&gt;&lt;/contributors&gt;&lt;titles&gt;&lt;title&gt;Elephant seals: population ecology, behavior, and physiology&lt;/title&gt;&lt;/titles&gt;&lt;dates&gt;&lt;year&gt;1994&lt;/year&gt;&lt;/dates&gt;&lt;publisher&gt;Univ of California Press&lt;/publisher&gt;&lt;isbn&gt;0520083644&lt;/isbn&gt;&lt;urls&gt;&lt;/urls&gt;&lt;/record&gt;&lt;/Cite&gt;&lt;/EndNote&gt;</w:instrText>
      </w:r>
      <w:r w:rsidR="00594ADB">
        <w:fldChar w:fldCharType="separate"/>
      </w:r>
      <w:r w:rsidR="00594ADB" w:rsidRPr="00594ADB">
        <w:rPr>
          <w:noProof/>
          <w:vertAlign w:val="superscript"/>
        </w:rPr>
        <w:t>34</w:t>
      </w:r>
      <w:r w:rsidR="00594ADB">
        <w:fldChar w:fldCharType="end"/>
      </w:r>
      <w:r w:rsidR="008E5B7A">
        <w:t>.</w:t>
      </w:r>
      <w:r w:rsidR="00246258">
        <w:t xml:space="preserve"> </w:t>
      </w:r>
      <w:r w:rsidR="00117479">
        <w:t xml:space="preserve">Weddell seals </w:t>
      </w:r>
      <w:r w:rsidR="008801F3">
        <w:t xml:space="preserve">also </w:t>
      </w:r>
      <w:r w:rsidR="00117479">
        <w:t xml:space="preserve">regularly </w:t>
      </w:r>
      <w:r w:rsidR="008801F3">
        <w:t>pup</w:t>
      </w:r>
      <w:r w:rsidR="00117479">
        <w:t xml:space="preserve"> at or near Cape Shirreff between </w:t>
      </w:r>
      <w:r w:rsidR="00117479" w:rsidRPr="008848C2">
        <w:t>late September to early December</w:t>
      </w:r>
      <w:r w:rsidR="00F0601D">
        <w:t xml:space="preserve"> (</w:t>
      </w:r>
      <w:r w:rsidR="008801F3">
        <w:t>U.S. AMLR, unpublished data</w:t>
      </w:r>
      <w:r w:rsidR="00F0601D">
        <w:t>)</w:t>
      </w:r>
      <w:r w:rsidR="00117479">
        <w:t>. These patterns are reflected in census counts</w:t>
      </w:r>
      <w:r w:rsidR="00444308">
        <w:t>,</w:t>
      </w:r>
      <w:r w:rsidR="00602299">
        <w:t xml:space="preserve"> and should be taken into consideration when drawing conclusions from these data</w:t>
      </w:r>
      <w:r w:rsidR="00F0601D">
        <w:t>.</w:t>
      </w:r>
    </w:p>
    <w:p w14:paraId="3077AB54" w14:textId="3BA410DC" w:rsidR="00246258" w:rsidRDefault="00246258" w:rsidP="00FD008A"/>
    <w:p w14:paraId="5D8C6C6F" w14:textId="0262B863" w:rsidR="007968AA" w:rsidRPr="00B82961" w:rsidRDefault="005B2BEB" w:rsidP="0069080A">
      <w:r w:rsidRPr="00B82961">
        <w:t>Other factors can also influence haul-out probabilities across these species, including</w:t>
      </w:r>
      <w:r w:rsidR="00087610">
        <w:t xml:space="preserve"> the</w:t>
      </w:r>
      <w:r w:rsidRPr="00B82961">
        <w:t xml:space="preserve"> </w:t>
      </w:r>
      <w:r w:rsidR="007968AA" w:rsidRPr="00B82961">
        <w:t xml:space="preserve">state of the weather </w:t>
      </w:r>
      <w:r w:rsidR="00921CBC" w:rsidRPr="00B82961">
        <w:t>(</w:t>
      </w:r>
      <w:r w:rsidR="008128C2" w:rsidRPr="00B82961">
        <w:t xml:space="preserve">e.g., </w:t>
      </w:r>
      <w:r w:rsidR="00921CBC" w:rsidRPr="00B82961">
        <w:t xml:space="preserve">precipitation), tides, </w:t>
      </w:r>
      <w:r w:rsidR="007968AA" w:rsidRPr="00B82961">
        <w:t xml:space="preserve">or time of </w:t>
      </w:r>
      <w:r w:rsidR="00736CC5" w:rsidRPr="00B82961">
        <w:t>day</w:t>
      </w:r>
      <w:r w:rsidR="007968AA" w:rsidRPr="00B82961">
        <w:t xml:space="preserve"> </w:t>
      </w:r>
      <w:r w:rsidR="00594ADB">
        <w:fldChar w:fldCharType="begin">
          <w:fldData xml:space="preserve">PEVuZE5vdGU+PENpdGU+PEF1dGhvcj5MYWtlPC9BdXRob3I+PFllYXI+MTk5NzwvWWVhcj48UmVj
TnVtPjE3NzwvUmVjTnVtPjxEaXNwbGF5VGV4dD48c3R5bGUgZmFjZT0ic3VwZXJzY3JpcHQiPjEx
LDM1LTM3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L3JlY29yZD48L0NpdGU+PENpdGU+PEF1dGhvcj5TYXRvPC9BdXRob3I+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==
</w:fldData>
        </w:fldChar>
      </w:r>
      <w:r w:rsidR="00594ADB">
        <w:instrText xml:space="preserve"> ADDIN EN.CITE </w:instrText>
      </w:r>
      <w:r w:rsidR="00594ADB">
        <w:fldChar w:fldCharType="begin">
          <w:fldData xml:space="preserve">PEVuZE5vdGU+PENpdGU+PEF1dGhvcj5MYWtlPC9BdXRob3I+PFllYXI+MTk5NzwvWWVhcj48UmVj
TnVtPjE3NzwvUmVjTnVtPjxEaXNwbGF5VGV4dD48c3R5bGUgZmFjZT0ic3VwZXJzY3JpcHQiPjEx
LDM1LTM3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L3JlY29yZD48L0NpdGU+PENpdGU+PEF1dGhvcj5TYXRvPC9BdXRob3I+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==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1,35-37</w:t>
      </w:r>
      <w:r w:rsidR="00594ADB">
        <w:fldChar w:fldCharType="end"/>
      </w:r>
      <w:r w:rsidR="007968AA" w:rsidRPr="00B82961">
        <w:t xml:space="preserve">. </w:t>
      </w:r>
      <w:r w:rsidR="00B16BA2" w:rsidRPr="00B82961">
        <w:t xml:space="preserve">Methods exist </w:t>
      </w:r>
      <w:r w:rsidR="004F71C1" w:rsidRPr="00B82961">
        <w:t>to correct</w:t>
      </w:r>
      <w:r w:rsidR="00B16BA2" w:rsidRPr="00B82961">
        <w:t xml:space="preserve"> for t</w:t>
      </w:r>
      <w:r w:rsidR="00643F56" w:rsidRPr="00B82961">
        <w:t xml:space="preserve">hese factors </w:t>
      </w:r>
      <w:r w:rsidR="00B16BA2" w:rsidRPr="00B82961">
        <w:t xml:space="preserve">in regional census data </w:t>
      </w:r>
      <w:r w:rsidR="00953C80" w:rsidRPr="00B82961">
        <w:t>(</w:t>
      </w:r>
      <w:r w:rsidR="00A62979" w:rsidRPr="00B82961">
        <w:t>e.g.,</w:t>
      </w:r>
      <w:r w:rsidR="00953F1C">
        <w:t xml:space="preserve">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rsidR="00953C80" w:rsidRPr="00B82961">
        <w:t>); h</w:t>
      </w:r>
      <w:r w:rsidR="00A8699D" w:rsidRPr="00B82961">
        <w:t xml:space="preserve">owever, the </w:t>
      </w:r>
      <w:r w:rsidR="008128C2" w:rsidRPr="00B82961">
        <w:t>CS-PHOC</w:t>
      </w:r>
      <w:r w:rsidR="00A8699D" w:rsidRPr="00B82961">
        <w:t xml:space="preserve"> </w:t>
      </w:r>
      <w:r w:rsidR="007324E6">
        <w:t xml:space="preserve">count records do </w:t>
      </w:r>
      <w:r w:rsidR="00A8699D" w:rsidRPr="00B82961">
        <w:t xml:space="preserve">not have census date or time </w:t>
      </w:r>
      <w:r w:rsidR="007324E6">
        <w:t>information</w:t>
      </w:r>
      <w:r w:rsidR="00087610">
        <w:t>,</w:t>
      </w:r>
      <w:r w:rsidR="00953C80" w:rsidRPr="00B82961">
        <w:t xml:space="preserve"> </w:t>
      </w:r>
      <w:r w:rsidR="005B02A0">
        <w:t>both because</w:t>
      </w:r>
      <w:r w:rsidR="00A8699D" w:rsidRPr="00B82961">
        <w:t xml:space="preserve"> </w:t>
      </w:r>
      <w:r w:rsidR="005B02A0">
        <w:t xml:space="preserve">of </w:t>
      </w:r>
      <w:r w:rsidR="005B02A0" w:rsidRPr="00B82961">
        <w:t>the aggregation of multi-day surveys for this dataset</w:t>
      </w:r>
      <w:r w:rsidR="005B02A0">
        <w:t xml:space="preserve"> and because </w:t>
      </w:r>
      <w:r w:rsidR="00A8699D" w:rsidRPr="00B82961">
        <w:t>survey times</w:t>
      </w:r>
      <w:r w:rsidR="0069080A" w:rsidRPr="00B82961">
        <w:t xml:space="preserve"> </w:t>
      </w:r>
      <w:r w:rsidR="004F71C1" w:rsidRPr="00B82961">
        <w:t xml:space="preserve">were </w:t>
      </w:r>
      <w:r w:rsidR="00A266C8" w:rsidRPr="00B82961">
        <w:t xml:space="preserve">recorded inconsistently </w:t>
      </w:r>
      <w:r w:rsidR="0069080A" w:rsidRPr="00B82961">
        <w:t>across seasons</w:t>
      </w:r>
      <w:r w:rsidR="00087610">
        <w:t xml:space="preserve">. </w:t>
      </w:r>
      <w:r w:rsidR="007324E6">
        <w:t>S</w:t>
      </w:r>
      <w:r w:rsidR="00A266C8" w:rsidRPr="00B82961">
        <w:t xml:space="preserve">ometimes </w:t>
      </w:r>
      <w:r w:rsidR="007324E6">
        <w:t xml:space="preserve">times </w:t>
      </w:r>
      <w:r w:rsidR="00A266C8" w:rsidRPr="00B82961">
        <w:t xml:space="preserve">were recorded for each </w:t>
      </w:r>
      <w:r w:rsidR="005B02A0">
        <w:t>location</w:t>
      </w:r>
      <w:r w:rsidR="00A266C8" w:rsidRPr="00B82961">
        <w:t xml:space="preserve">, and </w:t>
      </w:r>
      <w:r w:rsidR="00F00016">
        <w:t>other times</w:t>
      </w:r>
      <w:r w:rsidR="00A266C8" w:rsidRPr="00B82961">
        <w:t xml:space="preserve"> for a full </w:t>
      </w:r>
      <w:r w:rsidR="005B02A0">
        <w:t xml:space="preserve">day’s </w:t>
      </w:r>
      <w:r w:rsidR="00A266C8" w:rsidRPr="00B82961">
        <w:t>survey effort</w:t>
      </w:r>
      <w:r w:rsidR="005B02A0">
        <w:t xml:space="preserve"> over multiple locations</w:t>
      </w:r>
      <w:r w:rsidR="00A8699D" w:rsidRPr="00B82961">
        <w:t>. W</w:t>
      </w:r>
      <w:r w:rsidR="000F2B76" w:rsidRPr="00B82961">
        <w:t xml:space="preserve">hile </w:t>
      </w:r>
      <w:r w:rsidR="0069080A" w:rsidRPr="00B82961">
        <w:t xml:space="preserve">implementing haul-out corrections </w:t>
      </w:r>
      <w:r w:rsidR="000F2B76" w:rsidRPr="00B82961">
        <w:t xml:space="preserve">is </w:t>
      </w:r>
      <w:r w:rsidR="00A8699D" w:rsidRPr="00B82961">
        <w:t xml:space="preserve">thereby </w:t>
      </w:r>
      <w:r w:rsidR="000F2B76" w:rsidRPr="00B82961">
        <w:t>impractical</w:t>
      </w:r>
      <w:r w:rsidR="00C94FB5" w:rsidRPr="00B82961">
        <w:t xml:space="preserve"> for </w:t>
      </w:r>
      <w:r w:rsidR="005B02A0">
        <w:t>this</w:t>
      </w:r>
      <w:r w:rsidR="00C94FB5" w:rsidRPr="00B82961">
        <w:t xml:space="preserve"> data</w:t>
      </w:r>
      <w:r w:rsidR="005B02A0">
        <w:t>set</w:t>
      </w:r>
      <w:r w:rsidR="000F2B76" w:rsidRPr="00B82961">
        <w:t>,</w:t>
      </w:r>
      <w:r w:rsidR="000B25A3" w:rsidRPr="00B82961">
        <w:t xml:space="preserve"> </w:t>
      </w:r>
      <w:r w:rsidR="008128C2" w:rsidRPr="00B82961">
        <w:t>CS-PHOC</w:t>
      </w:r>
      <w:r w:rsidR="00953C80" w:rsidRPr="00B82961">
        <w:t xml:space="preserve"> </w:t>
      </w:r>
      <w:r w:rsidR="007968AA" w:rsidRPr="00B82961">
        <w:t xml:space="preserve">surveys were typically conducted </w:t>
      </w:r>
      <w:r w:rsidR="000F2B76" w:rsidRPr="00B82961">
        <w:t>in the middle of the day</w:t>
      </w:r>
      <w:r w:rsidR="000B25A3" w:rsidRPr="00B82961">
        <w:t xml:space="preserve"> to maximize sighting probabilities for all species</w:t>
      </w:r>
      <w:r w:rsidR="007968AA" w:rsidRPr="00B82961">
        <w:t xml:space="preserve"> </w:t>
      </w:r>
      <w:r w:rsidR="000B25A3" w:rsidRPr="00B82961">
        <w:t>(Fig</w:t>
      </w:r>
      <w:r w:rsidR="006775FC" w:rsidRPr="00B82961">
        <w:t>.</w:t>
      </w:r>
      <w:r w:rsidR="000B25A3" w:rsidRPr="00B82961">
        <w:t xml:space="preserve"> </w:t>
      </w:r>
      <w:r w:rsidR="00B84A4F" w:rsidRPr="00B82961">
        <w:t>3</w:t>
      </w:r>
      <w:r w:rsidR="000B25A3" w:rsidRPr="00B82961">
        <w:t xml:space="preserve">). </w:t>
      </w:r>
      <w:r w:rsidR="00CF51BF" w:rsidRPr="00B82961">
        <w:t xml:space="preserve">Therefore, we </w:t>
      </w:r>
      <w:r w:rsidR="008128C2" w:rsidRPr="00B82961">
        <w:t>are</w:t>
      </w:r>
      <w:r w:rsidR="00CF51BF" w:rsidRPr="00B82961">
        <w:t xml:space="preserve"> confident that these </w:t>
      </w:r>
      <w:r w:rsidR="006B4DC6" w:rsidRPr="00B82961">
        <w:t xml:space="preserve">records </w:t>
      </w:r>
      <w:r w:rsidR="00E01D63" w:rsidRPr="00B82961">
        <w:t>are representative and comparable across this broad time series of data.</w:t>
      </w:r>
      <w:r w:rsidR="00C94FB5" w:rsidRPr="00B82961">
        <w:t xml:space="preserve"> </w:t>
      </w:r>
      <w:r w:rsidR="00087610">
        <w:t xml:space="preserve">Beginning </w:t>
      </w:r>
      <w:r w:rsidR="00F00016">
        <w:t>during</w:t>
      </w:r>
      <w:r w:rsidR="00087610">
        <w:t xml:space="preserve"> the 2021/22 field season, survey start </w:t>
      </w:r>
      <w:r w:rsidR="00E54609" w:rsidRPr="00B82961">
        <w:t xml:space="preserve">and end times </w:t>
      </w:r>
      <w:r w:rsidR="00087610">
        <w:t xml:space="preserve">have been </w:t>
      </w:r>
      <w:r w:rsidR="00E54609" w:rsidRPr="00B82961">
        <w:t xml:space="preserve">recorded for each individual </w:t>
      </w:r>
      <w:r w:rsidR="00F00016">
        <w:t xml:space="preserve">survey </w:t>
      </w:r>
      <w:r w:rsidR="00E54609" w:rsidRPr="00B82961">
        <w:t xml:space="preserve">record </w:t>
      </w:r>
      <w:r w:rsidR="005B02A0">
        <w:t>(i.e., each location)</w:t>
      </w:r>
      <w:r w:rsidR="00C94FB5" w:rsidRPr="00B82961">
        <w:t xml:space="preserve">, </w:t>
      </w:r>
      <w:r w:rsidR="00E54609" w:rsidRPr="00B82961">
        <w:t xml:space="preserve">and thus implementing haul-out corrections will be possible </w:t>
      </w:r>
      <w:r w:rsidR="00087610">
        <w:t xml:space="preserve">with </w:t>
      </w:r>
      <w:r w:rsidR="00E54609" w:rsidRPr="00B82961">
        <w:t>future data.</w:t>
      </w:r>
    </w:p>
    <w:p w14:paraId="4ACAF9BE" w14:textId="77777777" w:rsidR="00602299" w:rsidRDefault="00602299" w:rsidP="00602299"/>
    <w:p w14:paraId="6018595F" w14:textId="42285500" w:rsidR="00BB00D5" w:rsidRDefault="0069080A" w:rsidP="00D45504">
      <w:r>
        <w:t xml:space="preserve">Since the </w:t>
      </w:r>
      <w:r w:rsidR="0005659F">
        <w:t>counts</w:t>
      </w:r>
      <w:r>
        <w:t xml:space="preserve"> CSV </w:t>
      </w:r>
      <w:r w:rsidR="0013731F">
        <w:t xml:space="preserve">file </w:t>
      </w:r>
      <w:r>
        <w:t xml:space="preserve">does not have a date column, </w:t>
      </w:r>
      <w:r w:rsidR="005F4536">
        <w:t xml:space="preserve">we recommend </w:t>
      </w:r>
      <w:r w:rsidR="00087610">
        <w:t>joining</w:t>
      </w:r>
      <w:r w:rsidR="005F4536">
        <w:t xml:space="preserve"> the header and </w:t>
      </w:r>
      <w:r w:rsidR="0005659F">
        <w:t>count</w:t>
      </w:r>
      <w:r w:rsidR="005F4536">
        <w:t xml:space="preserve"> CSV files and </w:t>
      </w:r>
      <w:r w:rsidR="00087610">
        <w:t>using</w:t>
      </w:r>
      <w:r w:rsidR="005F4536">
        <w:t xml:space="preserve"> the census_start_date column</w:t>
      </w:r>
      <w:r>
        <w:t xml:space="preserve"> as the date</w:t>
      </w:r>
      <w:r w:rsidR="00956DEF">
        <w:t xml:space="preserve"> for each count record</w:t>
      </w:r>
      <w:r>
        <w:t>. This</w:t>
      </w:r>
      <w:r w:rsidR="00956DEF">
        <w:t xml:space="preserve"> process</w:t>
      </w:r>
      <w:r w:rsidR="00310AF1">
        <w:t xml:space="preserve">, as well as </w:t>
      </w:r>
      <w:r w:rsidR="002502F5">
        <w:t xml:space="preserve">making the count CSV </w:t>
      </w:r>
      <w:r w:rsidR="00310AF1">
        <w:t>data long instead of wide,</w:t>
      </w:r>
      <w:r>
        <w:t xml:space="preserve"> is </w:t>
      </w:r>
      <w:r w:rsidR="005F4536">
        <w:t xml:space="preserve">demonstrated in </w:t>
      </w:r>
      <w:r w:rsidR="00A4284F">
        <w:t xml:space="preserve">the </w:t>
      </w:r>
      <w:r w:rsidR="0005659F">
        <w:t xml:space="preserve">example.R file in the </w:t>
      </w:r>
      <w:r w:rsidR="002502F5">
        <w:t xml:space="preserve">CS-PHOC </w:t>
      </w:r>
      <w:r w:rsidR="00A4284F">
        <w:t>GitHub repo</w:t>
      </w:r>
      <w:r w:rsidR="002502F5">
        <w:t>sitory</w:t>
      </w:r>
      <w:r w:rsidR="005F4536">
        <w:t>.</w:t>
      </w:r>
      <w:r w:rsidR="00021644">
        <w:t xml:space="preserve"> </w:t>
      </w:r>
    </w:p>
    <w:p w14:paraId="0972B791" w14:textId="7FECB3C8" w:rsidR="0032698A" w:rsidRDefault="0032698A" w:rsidP="00837363"/>
    <w:p w14:paraId="004284C6" w14:textId="2B59C678" w:rsidR="001E0B39" w:rsidRDefault="00D45504" w:rsidP="00D45504">
      <w:r>
        <w:t>As described in the Data Records</w:t>
      </w:r>
      <w:r w:rsidR="00A8699D">
        <w:t xml:space="preserve"> section</w:t>
      </w:r>
      <w:r>
        <w:t>, the only count</w:t>
      </w:r>
      <w:r w:rsidR="00643F7D">
        <w:t>s</w:t>
      </w:r>
      <w:r>
        <w:t xml:space="preserve"> that can be compared across the full timeseries</w:t>
      </w:r>
      <w:r w:rsidR="00087610">
        <w:t xml:space="preserve"> (1997/98 to 2022/23)</w:t>
      </w:r>
      <w:r>
        <w:t xml:space="preserve"> </w:t>
      </w:r>
      <w:r w:rsidR="002E1816">
        <w:t>are</w:t>
      </w:r>
      <w:r>
        <w:t xml:space="preserve"> the counts for the core census locations. </w:t>
      </w:r>
      <w:r w:rsidR="002B2E97">
        <w:t xml:space="preserve">Examples of possible ways to visualize and explore these data for the full timeseries are shown in Fig. 4. </w:t>
      </w:r>
      <w:r w:rsidR="00087610">
        <w:t>Analyses</w:t>
      </w:r>
      <w:r>
        <w:t xml:space="preserve"> including counts for Punta San Telmo should only </w:t>
      </w:r>
      <w:r w:rsidR="00087610">
        <w:t xml:space="preserve">include </w:t>
      </w:r>
      <w:r>
        <w:t xml:space="preserve">data from the 2009/10 field season </w:t>
      </w:r>
      <w:r w:rsidR="00087610">
        <w:t xml:space="preserve">and </w:t>
      </w:r>
      <w:r w:rsidR="00956DEF">
        <w:t>later</w:t>
      </w:r>
      <w:r>
        <w:t>.</w:t>
      </w:r>
      <w:r w:rsidRPr="00D45504">
        <w:t xml:space="preserve"> </w:t>
      </w:r>
      <w:r w:rsidR="001E0B39">
        <w:t xml:space="preserve">Parties with general questions about these data, or those interested in finer </w:t>
      </w:r>
      <w:r w:rsidR="001E0B39">
        <w:lastRenderedPageBreak/>
        <w:t xml:space="preserve">resolution survey </w:t>
      </w:r>
      <w:r w:rsidR="007428B3">
        <w:t>data</w:t>
      </w:r>
      <w:r w:rsidR="000B25A3">
        <w:t xml:space="preserve"> </w:t>
      </w:r>
      <w:r w:rsidR="00087610">
        <w:t>or</w:t>
      </w:r>
      <w:r w:rsidR="000B25A3">
        <w:t xml:space="preserve"> </w:t>
      </w:r>
      <w:r w:rsidR="00956DEF">
        <w:t xml:space="preserve">available </w:t>
      </w:r>
      <w:r w:rsidR="000B25A3">
        <w:t>start and end time</w:t>
      </w:r>
      <w:r w:rsidR="00087610">
        <w:t xml:space="preserve"> information</w:t>
      </w:r>
      <w:r w:rsidR="000B25A3">
        <w:t xml:space="preserve">, </w:t>
      </w:r>
      <w:r>
        <w:t>should contact the corresponding author.</w:t>
      </w:r>
    </w:p>
    <w:p w14:paraId="4DC8A2FD" w14:textId="77777777" w:rsidR="00837363" w:rsidRPr="00837363" w:rsidRDefault="00837363" w:rsidP="00D45504"/>
    <w:p w14:paraId="1FFBEEE3" w14:textId="683831A5" w:rsidR="00DD2C29" w:rsidRPr="00B60457" w:rsidRDefault="00994267" w:rsidP="00D45504">
      <w:pPr>
        <w:pStyle w:val="Heading3"/>
        <w:spacing w:before="0" w:after="0"/>
      </w:pPr>
      <w:r>
        <w:t>Code A</w:t>
      </w:r>
      <w:r w:rsidR="00DD2C29" w:rsidRPr="00B60457">
        <w:t>vailability</w:t>
      </w:r>
    </w:p>
    <w:p w14:paraId="0AF5857C" w14:textId="18D27AF0" w:rsidR="00D462E9" w:rsidRDefault="00573D04" w:rsidP="006A42F1">
      <w:r>
        <w:t xml:space="preserve">All </w:t>
      </w:r>
      <w:r w:rsidR="00087610">
        <w:t xml:space="preserve">raw files and </w:t>
      </w:r>
      <w:r w:rsidRPr="00573D04">
        <w:t xml:space="preserve">code for </w:t>
      </w:r>
      <w:r>
        <w:t xml:space="preserve">importing, cleaning, </w:t>
      </w:r>
      <w:r w:rsidR="008C03A9">
        <w:t xml:space="preserve">and </w:t>
      </w:r>
      <w:r>
        <w:t xml:space="preserve">processing the </w:t>
      </w:r>
      <w:r w:rsidR="004D26AA">
        <w:t>CS-PHOC</w:t>
      </w:r>
      <w:r>
        <w:t xml:space="preserve"> data</w:t>
      </w:r>
      <w:r w:rsidRPr="00573D04">
        <w:t xml:space="preserve"> </w:t>
      </w:r>
      <w:r>
        <w:t xml:space="preserve">described in this </w:t>
      </w:r>
      <w:r w:rsidR="004D26AA">
        <w:t>manuscript</w:t>
      </w:r>
      <w:r w:rsidR="008C03A9">
        <w:t>, as well as sample processing code,</w:t>
      </w:r>
      <w:r>
        <w:t xml:space="preserve"> is available at </w:t>
      </w:r>
      <w:hyperlink r:id="rId16" w:history="1">
        <w:r w:rsidR="008128C2" w:rsidRPr="00F75A22">
          <w:rPr>
            <w:rStyle w:val="Hyperlink"/>
          </w:rPr>
          <w:t>https://github.com/us-amlr/cs-phoc</w:t>
        </w:r>
      </w:hyperlink>
      <w:r w:rsidRPr="00573D04">
        <w:t>.</w:t>
      </w:r>
    </w:p>
    <w:p w14:paraId="5A5AB122" w14:textId="77777777" w:rsidR="00573D04" w:rsidRPr="0033109F" w:rsidRDefault="00573D04" w:rsidP="006A42F1"/>
    <w:p w14:paraId="5A6D6B13" w14:textId="77777777" w:rsidR="00467ECA" w:rsidRPr="0033109F" w:rsidRDefault="00467ECA" w:rsidP="006A42F1">
      <w:pPr>
        <w:pStyle w:val="Heading3"/>
        <w:spacing w:before="0" w:after="0"/>
      </w:pPr>
      <w:r w:rsidRPr="0033109F">
        <w:t>Acknowledgements</w:t>
      </w:r>
    </w:p>
    <w:p w14:paraId="61A3EA20" w14:textId="19169BC5" w:rsidR="005002DD" w:rsidRDefault="008B40BE" w:rsidP="004D26AA">
      <w:r>
        <w:t xml:space="preserve">This </w:t>
      </w:r>
      <w:r w:rsidR="00E7306C">
        <w:t>manuscript</w:t>
      </w:r>
      <w:r>
        <w:t xml:space="preserve"> is i</w:t>
      </w:r>
      <w:r w:rsidR="00EB59AD" w:rsidRPr="001D76D5">
        <w:t>n memoriam of Daniel Torres Castillo</w:t>
      </w:r>
      <w:r w:rsidR="00EB59AD">
        <w:t xml:space="preserve"> </w:t>
      </w:r>
      <w:r w:rsidR="00EB59AD" w:rsidRPr="001D76D5">
        <w:t>(1982-2021)</w:t>
      </w:r>
      <w:r>
        <w:t xml:space="preserve">, who contributed greatly to the collection of this data in the field. </w:t>
      </w:r>
      <w:r w:rsidR="00521FDE" w:rsidRPr="00F61A9E">
        <w:t>This project is funded by the NOAA Fisheries U.S. AMLR Program</w:t>
      </w:r>
      <w:r w:rsidR="00521FDE">
        <w:t>; e</w:t>
      </w:r>
      <w:r w:rsidR="00521FDE" w:rsidRPr="00F61A9E">
        <w:t>arly years of data collections were funded by the Chilean Antarctic Institute (INACH).</w:t>
      </w:r>
      <w:r w:rsidR="00521FDE">
        <w:t xml:space="preserve"> </w:t>
      </w:r>
      <w:r w:rsidR="00521FDE">
        <w:t>All original data within were obtained in accordance with relevant national permitting authorities.</w:t>
      </w:r>
      <w:r w:rsidR="00521FDE">
        <w:t xml:space="preserve"> </w:t>
      </w:r>
      <w:r w:rsidR="00E7306C">
        <w:t>Thank you to Alex Curtis</w:t>
      </w:r>
      <w:r w:rsidR="006C5BB1">
        <w:t>,</w:t>
      </w:r>
      <w:r w:rsidR="00E7306C">
        <w:t xml:space="preserve"> </w:t>
      </w:r>
      <w:r w:rsidR="009D46B7">
        <w:t xml:space="preserve">whose </w:t>
      </w:r>
      <w:r w:rsidR="007514ED">
        <w:t xml:space="preserve">thoughtful </w:t>
      </w:r>
      <w:r w:rsidR="009D46B7">
        <w:t>comments improved this manuscript</w:t>
      </w:r>
      <w:r>
        <w:t xml:space="preserve">. In addition, </w:t>
      </w:r>
      <w:r w:rsidR="005002DD">
        <w:t>“</w:t>
      </w:r>
      <w:r>
        <w:t>f</w:t>
      </w:r>
      <w:r w:rsidR="005002DD">
        <w:t>or every long-term population trend reported</w:t>
      </w:r>
      <w:r w:rsidR="00AC2D29">
        <w:t xml:space="preserve"> in a journal article </w:t>
      </w:r>
      <w:r w:rsidR="005002DD">
        <w:t>there are decades of field biologists standing in the wind and snow</w:t>
      </w:r>
      <w:r w:rsidR="00AC2D29">
        <w:t xml:space="preserve">, monitoring penguins or seals, </w:t>
      </w:r>
      <w:r w:rsidR="005002DD">
        <w:t>hitting tally-whackers with numb fingers, far from family and friends and anything resembling human civilization”</w:t>
      </w:r>
      <w:r w:rsidR="00953F1C">
        <w:t xml:space="preserve"> </w:t>
      </w:r>
      <w:r w:rsidR="00594ADB">
        <w:fldChar w:fldCharType="begin"/>
      </w:r>
      <w:r w:rsidR="00594ADB">
        <w:instrText xml:space="preserve"> ADDIN EN.CITE &lt;EndNote&gt;&lt;Cite&gt;&lt;Author&gt;de Gracia&lt;/Author&gt;&lt;Year&gt;2023&lt;/Year&gt;&lt;RecNum&gt;182&lt;/RecNum&gt;&lt;DisplayText&gt;&lt;style face="superscript"&gt;38&lt;/style&gt;&lt;/DisplayText&gt;&lt;record&gt;&lt;rec-number&gt;182&lt;/rec-number&gt;&lt;foreign-keys&gt;&lt;key app="EN" db-id="z0ttswx9r5ea2ger2a9vs0z2vx0aat9s0eea" timestamp="1689094086" guid="79f9a700-07cc-48d2-a0ad-e316ab93bef7"&gt;182&lt;/key&gt;&lt;/foreign-keys&gt;&lt;ref-type name="Book"&gt;6&lt;/ref-type&gt;&lt;contributors&gt;&lt;authors&gt;&lt;author&gt;de Gracia, Naira &lt;/author&gt;&lt;/authors&gt;&lt;/contributors&gt;&lt;titles&gt;&lt;title&gt;The Last Cold Place: A Field Season Studying Penguins in Antarctica&lt;/title&gt;&lt;/titles&gt;&lt;dates&gt;&lt;year&gt;2023&lt;/year&gt;&lt;pub-dates&gt;&lt;date&gt;April 4, 2023&lt;/date&gt;&lt;/pub-dates&gt;&lt;/dates&gt;&lt;pub-location&gt;New York, New York&lt;/pub-location&gt;&lt;publisher&gt;Scribner&lt;/publisher&gt;&lt;isbn&gt;9781982182755&lt;/isbn&gt;&lt;urls&gt;&lt;/urls&gt;&lt;/record&gt;&lt;/Cite&gt;&lt;/EndNote&gt;</w:instrText>
      </w:r>
      <w:r w:rsidR="00594ADB">
        <w:fldChar w:fldCharType="separate"/>
      </w:r>
      <w:r w:rsidR="00594ADB" w:rsidRPr="00594ADB">
        <w:rPr>
          <w:noProof/>
          <w:vertAlign w:val="superscript"/>
        </w:rPr>
        <w:t>38</w:t>
      </w:r>
      <w:r w:rsidR="00594ADB">
        <w:fldChar w:fldCharType="end"/>
      </w:r>
      <w:r w:rsidR="005002DD">
        <w:t xml:space="preserve">. </w:t>
      </w:r>
      <w:r w:rsidR="00CF5308">
        <w:t xml:space="preserve">Our deepest </w:t>
      </w:r>
      <w:r w:rsidR="0049210B">
        <w:t>gratitude</w:t>
      </w:r>
      <w:r w:rsidR="00CF5308">
        <w:t xml:space="preserve"> to </w:t>
      </w:r>
      <w:r w:rsidR="005002DD">
        <w:t>the</w:t>
      </w:r>
      <w:r w:rsidR="0061710F">
        <w:t xml:space="preserve"> dozens of</w:t>
      </w:r>
      <w:r w:rsidR="005002DD">
        <w:t xml:space="preserve"> biologists </w:t>
      </w:r>
      <w:r w:rsidR="004F0BBF">
        <w:t xml:space="preserve">from around the world </w:t>
      </w:r>
      <w:r w:rsidR="005002DD">
        <w:t xml:space="preserve">who </w:t>
      </w:r>
      <w:r>
        <w:t xml:space="preserve">make </w:t>
      </w:r>
      <w:r w:rsidR="005002DD">
        <w:t>this data set possible</w:t>
      </w:r>
      <w:r w:rsidR="00521FDE">
        <w:t xml:space="preserve">. </w:t>
      </w:r>
    </w:p>
    <w:p w14:paraId="6441B463" w14:textId="77777777" w:rsidR="006A42F1" w:rsidRPr="0033109F" w:rsidRDefault="006A42F1"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27350BDF" w14:textId="71493C58" w:rsidR="006C2EB6" w:rsidRDefault="00CB71BA" w:rsidP="006509B5">
      <w:r>
        <w:t xml:space="preserve">RBC and DJK conceived the project. SMW </w:t>
      </w:r>
      <w:r w:rsidR="00C065BF">
        <w:t>organized</w:t>
      </w:r>
      <w:r w:rsidR="00A3553F">
        <w:t xml:space="preserve"> and led</w:t>
      </w:r>
      <w:r>
        <w:t xml:space="preserve"> the </w:t>
      </w:r>
      <w:r w:rsidR="002B76EC">
        <w:t xml:space="preserve">data </w:t>
      </w:r>
      <w:r w:rsidR="000B15F3">
        <w:t xml:space="preserve">cleaning and processing </w:t>
      </w:r>
      <w:r w:rsidR="00DD31AB">
        <w:t>efforts</w:t>
      </w:r>
      <w:r w:rsidR="00C065BF">
        <w:t xml:space="preserve">, and </w:t>
      </w:r>
      <w:r w:rsidR="00AB4A70">
        <w:t>wrote</w:t>
      </w:r>
      <w:r w:rsidR="002B76EC">
        <w:t xml:space="preserve"> the manuscript</w:t>
      </w:r>
      <w:r w:rsidR="00C065BF">
        <w:t xml:space="preserve"> </w:t>
      </w:r>
      <w:r>
        <w:t xml:space="preserve">along with DJK. </w:t>
      </w:r>
      <w:r w:rsidR="0049210B">
        <w:t xml:space="preserve">MEG, DJK, </w:t>
      </w:r>
      <w:r>
        <w:t>DT,</w:t>
      </w:r>
      <w:r w:rsidR="00AB4A70">
        <w:t xml:space="preserve"> </w:t>
      </w:r>
      <w:r w:rsidR="0049210B">
        <w:t>and AA</w:t>
      </w:r>
      <w:r>
        <w:t xml:space="preserve"> </w:t>
      </w:r>
      <w:r w:rsidR="00AB4A70">
        <w:t xml:space="preserve">led data collection efforts </w:t>
      </w:r>
      <w:r>
        <w:t>and contributed data</w:t>
      </w:r>
      <w:r w:rsidR="00AB4A70">
        <w:t xml:space="preserve">. </w:t>
      </w:r>
      <w:r w:rsidR="00907A92">
        <w:t>RBC digitized the INACH data.</w:t>
      </w:r>
      <w:r>
        <w:t xml:space="preserve"> </w:t>
      </w:r>
      <w:r w:rsidR="00897A7B">
        <w:t>RBC, MEG, and DJK</w:t>
      </w:r>
      <w:r w:rsidR="0095488E" w:rsidRPr="0095488E">
        <w:t xml:space="preserve"> </w:t>
      </w:r>
      <w:r w:rsidR="0095488E">
        <w:t xml:space="preserve">provided guidance on </w:t>
      </w:r>
      <w:r w:rsidR="0095488E" w:rsidRPr="0095488E">
        <w:t xml:space="preserve">data </w:t>
      </w:r>
      <w:r w:rsidR="00E53897">
        <w:t xml:space="preserve">cleaning and </w:t>
      </w:r>
      <w:r w:rsidR="0095488E">
        <w:t>use</w:t>
      </w:r>
      <w:r w:rsidR="00E53897">
        <w:t xml:space="preserve">, </w:t>
      </w:r>
      <w:r w:rsidR="00AB4A70">
        <w:t>and edited</w:t>
      </w:r>
      <w:r w:rsidR="0095488E">
        <w:t xml:space="preserve"> the manuscript.</w:t>
      </w:r>
      <w:r w:rsidR="00897A7B">
        <w:t xml:space="preserve"> All authors gave approval for publication.</w:t>
      </w:r>
    </w:p>
    <w:p w14:paraId="11C6E995" w14:textId="77777777" w:rsidR="006509B5" w:rsidRPr="0033109F" w:rsidRDefault="006509B5" w:rsidP="006509B5"/>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F8A4BA8" w14:textId="77777777" w:rsidR="00143EC9" w:rsidRPr="00143EC9" w:rsidRDefault="00143EC9" w:rsidP="00143EC9">
      <w:r w:rsidRPr="00143EC9">
        <w:t>The authors declare no competing interests.</w:t>
      </w:r>
    </w:p>
    <w:p w14:paraId="64022DCF" w14:textId="77777777" w:rsidR="006A42F1" w:rsidRPr="0033109F" w:rsidRDefault="006A42F1" w:rsidP="006A42F1">
      <w:pPr>
        <w:pStyle w:val="NormalWeb"/>
        <w:spacing w:before="0" w:beforeAutospacing="0" w:after="0" w:afterAutospacing="0"/>
      </w:pPr>
    </w:p>
    <w:p w14:paraId="05FAF533" w14:textId="4EC645C7" w:rsidR="00E068D8" w:rsidRDefault="00E068D8" w:rsidP="00E068D8">
      <w:pPr>
        <w:pStyle w:val="Heading3"/>
        <w:spacing w:before="0" w:after="0"/>
      </w:pPr>
      <w:r>
        <w:t>Figure</w:t>
      </w:r>
      <w:r w:rsidR="00521FDE">
        <w:t>s</w:t>
      </w:r>
    </w:p>
    <w:p w14:paraId="6098C507" w14:textId="7895D36B" w:rsidR="00973D8D" w:rsidRDefault="002922AB" w:rsidP="004E0C09">
      <w:r>
        <w:t>Fig</w:t>
      </w:r>
      <w:r w:rsidR="00654F07">
        <w:t>.</w:t>
      </w:r>
      <w:r>
        <w:t xml:space="preserve"> </w:t>
      </w:r>
      <w:r w:rsidR="00973D8D">
        <w:t>1</w:t>
      </w:r>
      <w:r>
        <w:t xml:space="preserve">: </w:t>
      </w:r>
      <w:r w:rsidR="00D12DFB" w:rsidRPr="00D12DFB">
        <w:t>Fig1_csphoc_map</w:t>
      </w:r>
      <w:r w:rsidR="00D12DFB">
        <w:t>.png</w:t>
      </w:r>
    </w:p>
    <w:p w14:paraId="07495540" w14:textId="78A6E5BE" w:rsidR="002922AB" w:rsidRDefault="00C76011" w:rsidP="004E0C09">
      <w:r>
        <w:t>L</w:t>
      </w:r>
      <w:r w:rsidR="00973D8D">
        <w:t xml:space="preserve">egend: </w:t>
      </w:r>
      <w:r w:rsidR="0061710F">
        <w:t>Map</w:t>
      </w:r>
      <w:r w:rsidR="00973D8D">
        <w:t xml:space="preserve"> of Cape Shirreff, Livingston Island.</w:t>
      </w:r>
      <w:r w:rsidR="0013731F">
        <w:t xml:space="preserve"> The left panels show the location of Cape Shirreff.</w:t>
      </w:r>
      <w:r w:rsidR="00973D8D">
        <w:t xml:space="preserve"> The right panel shows </w:t>
      </w:r>
      <w:r w:rsidR="00F65956">
        <w:t xml:space="preserve">regular </w:t>
      </w:r>
      <w:r w:rsidR="0013731F">
        <w:t xml:space="preserve">CS-PHOC </w:t>
      </w:r>
      <w:r w:rsidR="00F65956">
        <w:t xml:space="preserve">survey locations </w:t>
      </w:r>
      <w:r w:rsidR="0013731F">
        <w:t xml:space="preserve">as thick </w:t>
      </w:r>
      <w:r w:rsidR="0061710F">
        <w:t>lines along the coast</w:t>
      </w:r>
      <w:r w:rsidR="0013731F">
        <w:t xml:space="preserve">, </w:t>
      </w:r>
      <w:r w:rsidR="0061710F">
        <w:t xml:space="preserve">shaded </w:t>
      </w:r>
      <w:r w:rsidR="00F65956">
        <w:t xml:space="preserve">dark </w:t>
      </w:r>
      <w:r w:rsidR="0061710F">
        <w:t>purple</w:t>
      </w:r>
      <w:r w:rsidR="0013731F">
        <w:t xml:space="preserve"> for the core census locations and </w:t>
      </w:r>
      <w:r w:rsidR="0061710F">
        <w:t xml:space="preserve">aquamarine for </w:t>
      </w:r>
      <w:r w:rsidR="00973D8D">
        <w:t>Punta San Telmo.</w:t>
      </w:r>
    </w:p>
    <w:p w14:paraId="1F198589" w14:textId="77777777" w:rsidR="00FA1DAA" w:rsidRDefault="00FA1DAA" w:rsidP="004E0C09"/>
    <w:p w14:paraId="7CA5CBBD" w14:textId="7A1665D0" w:rsidR="00C76011" w:rsidRDefault="002922AB" w:rsidP="004E0C09">
      <w:r>
        <w:t>Fig</w:t>
      </w:r>
      <w:r w:rsidR="00F07A8C">
        <w:t>.</w:t>
      </w:r>
      <w:r>
        <w:t xml:space="preserve"> </w:t>
      </w:r>
      <w:r w:rsidR="00FA1DAA">
        <w:t>2</w:t>
      </w:r>
      <w:r>
        <w:t xml:space="preserve">: </w:t>
      </w:r>
      <w:r w:rsidR="00501259" w:rsidRPr="00501259">
        <w:t>Fig2_csphoc_censuses.png</w:t>
      </w:r>
    </w:p>
    <w:p w14:paraId="1C56ED29" w14:textId="2B562013" w:rsidR="002922AB" w:rsidRDefault="00C76011" w:rsidP="004E0C09">
      <w:r>
        <w:t xml:space="preserve">Legend: </w:t>
      </w:r>
      <w:r w:rsidR="008128C2">
        <w:t>CS-PHOC</w:t>
      </w:r>
      <w:r w:rsidR="005D5216">
        <w:t xml:space="preserve"> </w:t>
      </w:r>
      <w:r w:rsidR="00D34A32">
        <w:t>dates</w:t>
      </w:r>
      <w:r w:rsidR="005D5216">
        <w:t>, the r</w:t>
      </w:r>
      <w:bookmarkStart w:id="1" w:name="_GoBack"/>
      <w:bookmarkEnd w:id="1"/>
      <w:r w:rsidR="005D5216">
        <w:t xml:space="preserve">esearch program </w:t>
      </w:r>
      <w:r w:rsidR="00CC049D">
        <w:t xml:space="preserve">that conducted the </w:t>
      </w:r>
      <w:r w:rsidR="0013731F">
        <w:t xml:space="preserve">surveys, </w:t>
      </w:r>
      <w:r w:rsidR="005D5216">
        <w:t>and the</w:t>
      </w:r>
      <w:r w:rsidR="00D34A32">
        <w:t xml:space="preserve"> census survey window</w:t>
      </w:r>
      <w:r w:rsidR="005F6D88">
        <w:t xml:space="preserve">, </w:t>
      </w:r>
      <w:r w:rsidR="00C40785">
        <w:t>in days</w:t>
      </w:r>
      <w:r w:rsidR="005D5216">
        <w:t>.</w:t>
      </w:r>
      <w:r w:rsidR="00124E0A">
        <w:t xml:space="preserve"> The right panel is a </w:t>
      </w:r>
      <w:r w:rsidR="007515FA">
        <w:t>bar</w:t>
      </w:r>
      <w:r w:rsidR="006C5BB1">
        <w:t xml:space="preserve"> </w:t>
      </w:r>
      <w:r w:rsidR="007515FA">
        <w:t>plot</w:t>
      </w:r>
      <w:r w:rsidR="00124E0A">
        <w:t xml:space="preserve"> showing the number of </w:t>
      </w:r>
      <w:r w:rsidR="007515FA">
        <w:t>surveys</w:t>
      </w:r>
      <w:r w:rsidR="00124E0A">
        <w:t xml:space="preserve"> </w:t>
      </w:r>
      <w:r w:rsidR="00782948">
        <w:t xml:space="preserve">performed </w:t>
      </w:r>
      <w:r w:rsidR="00124E0A">
        <w:t>in each season.</w:t>
      </w:r>
      <w:r w:rsidR="00F45F02">
        <w:t xml:space="preserve"> There were no </w:t>
      </w:r>
      <w:r w:rsidR="0028141C">
        <w:t>surveys</w:t>
      </w:r>
      <w:r w:rsidR="00F45F02">
        <w:t xml:space="preserve"> in </w:t>
      </w:r>
      <w:r w:rsidR="0051469D">
        <w:t xml:space="preserve">2007/08 and 2008/09 due to program transition, and </w:t>
      </w:r>
      <w:r w:rsidR="00596E02">
        <w:t>no field season</w:t>
      </w:r>
      <w:r w:rsidR="0051469D">
        <w:t xml:space="preserve"> in 2020/21 due to the COVID-19 pandemic.</w:t>
      </w:r>
    </w:p>
    <w:p w14:paraId="28A57996" w14:textId="77777777" w:rsidR="00C76011" w:rsidRDefault="00C76011" w:rsidP="00735F32"/>
    <w:p w14:paraId="07685F8E" w14:textId="7C73C46E" w:rsidR="00C76011" w:rsidRDefault="00735F32" w:rsidP="00735F32">
      <w:r>
        <w:t>Fig</w:t>
      </w:r>
      <w:r w:rsidR="00C76011">
        <w:t>.</w:t>
      </w:r>
      <w:r>
        <w:t xml:space="preserve"> </w:t>
      </w:r>
      <w:r w:rsidR="00CE3870">
        <w:t>3</w:t>
      </w:r>
      <w:r>
        <w:t xml:space="preserve">: </w:t>
      </w:r>
      <w:r w:rsidR="009663BB">
        <w:t>Fig3_</w:t>
      </w:r>
      <w:r w:rsidR="00501259">
        <w:t>csphoc_survey_</w:t>
      </w:r>
      <w:r w:rsidR="00C76011" w:rsidRPr="00C76011">
        <w:t>times</w:t>
      </w:r>
      <w:r w:rsidR="00C76011">
        <w:t>.png</w:t>
      </w:r>
    </w:p>
    <w:p w14:paraId="275C7EC9" w14:textId="44497225" w:rsidR="00CE3870" w:rsidRDefault="00C76011" w:rsidP="00CE3870">
      <w:r>
        <w:t xml:space="preserve">Legend: </w:t>
      </w:r>
      <w:r w:rsidR="000C31BC">
        <w:t xml:space="preserve">Overview of available time of day information </w:t>
      </w:r>
      <w:r w:rsidR="003958DC">
        <w:t>from</w:t>
      </w:r>
      <w:r w:rsidR="000C31BC">
        <w:t xml:space="preserve"> </w:t>
      </w:r>
      <w:r w:rsidR="00167FB1">
        <w:t xml:space="preserve">all </w:t>
      </w:r>
      <w:r w:rsidR="001F6BDA">
        <w:t>single</w:t>
      </w:r>
      <w:r w:rsidR="00B44E36">
        <w:t>-</w:t>
      </w:r>
      <w:r w:rsidR="001F6BDA">
        <w:t xml:space="preserve">day </w:t>
      </w:r>
      <w:r w:rsidR="008128C2">
        <w:t>CS-PHOC</w:t>
      </w:r>
      <w:r w:rsidR="000C31BC">
        <w:t xml:space="preserve"> survey</w:t>
      </w:r>
      <w:r w:rsidR="003958DC">
        <w:t xml:space="preserve"> records</w:t>
      </w:r>
      <w:r w:rsidR="00FD1A21">
        <w:t xml:space="preserve"> with start and end times (n=4066</w:t>
      </w:r>
      <w:r w:rsidR="00BC26C7">
        <w:t xml:space="preserve"> surveys</w:t>
      </w:r>
      <w:r w:rsidR="00FD1A21">
        <w:t>)</w:t>
      </w:r>
      <w:r w:rsidR="000C31BC">
        <w:t xml:space="preserve">. </w:t>
      </w:r>
      <w:r w:rsidR="00FD1A21">
        <w:t>T</w:t>
      </w:r>
      <w:r w:rsidR="000C31BC">
        <w:t>imes</w:t>
      </w:r>
      <w:r w:rsidR="00207F29">
        <w:t xml:space="preserve">, which were recorded </w:t>
      </w:r>
      <w:r w:rsidR="000D101C">
        <w:t>for most surveys starting</w:t>
      </w:r>
      <w:r w:rsidR="00207F29">
        <w:t xml:space="preserve"> in 2009, </w:t>
      </w:r>
      <w:r w:rsidR="0075025C">
        <w:t>were</w:t>
      </w:r>
      <w:r w:rsidR="000C31BC">
        <w:t xml:space="preserve"> sometimes recorded for individual locations (less than one hour), and sometimes for some or all of a survey effort (up to ten hours). Upper panel: </w:t>
      </w:r>
      <w:r w:rsidR="005C5DBC">
        <w:t>survey</w:t>
      </w:r>
      <w:r w:rsidR="007F09F6">
        <w:t xml:space="preserve"> record </w:t>
      </w:r>
      <w:r w:rsidR="000C31BC">
        <w:t>start and end time</w:t>
      </w:r>
      <w:r w:rsidR="007F09F6">
        <w:t>s</w:t>
      </w:r>
      <w:r w:rsidR="00906AF8">
        <w:t>, by hour</w:t>
      </w:r>
      <w:r w:rsidR="000C31BC">
        <w:t xml:space="preserve">. Middle panel: The midpoint </w:t>
      </w:r>
      <w:r w:rsidR="007F09F6">
        <w:t xml:space="preserve">time, rounded to the nearest hour, </w:t>
      </w:r>
      <w:r w:rsidR="000C31BC">
        <w:t xml:space="preserve">of </w:t>
      </w:r>
      <w:r w:rsidR="009E06B9">
        <w:t xml:space="preserve">all </w:t>
      </w:r>
      <w:r w:rsidR="005C5DBC">
        <w:t>survey</w:t>
      </w:r>
      <w:r w:rsidR="009E06B9">
        <w:t xml:space="preserve"> records with start and end times. </w:t>
      </w:r>
      <w:r w:rsidR="00906AF8">
        <w:t xml:space="preserve">Lower panel: length of </w:t>
      </w:r>
      <w:r w:rsidR="00CA7C49">
        <w:t>time of</w:t>
      </w:r>
      <w:r w:rsidR="00954579">
        <w:t xml:space="preserve"> </w:t>
      </w:r>
      <w:r w:rsidR="005C5DBC">
        <w:t>survey</w:t>
      </w:r>
      <w:r w:rsidR="00906AF8">
        <w:t xml:space="preserve"> records with start and end times.</w:t>
      </w:r>
    </w:p>
    <w:p w14:paraId="42B4CB3A" w14:textId="77777777" w:rsidR="00CE3870" w:rsidRDefault="00CE3870" w:rsidP="00CE3870"/>
    <w:p w14:paraId="2278B1C0" w14:textId="2A90D9AB" w:rsidR="00CE3870" w:rsidRDefault="00CE3870" w:rsidP="00CE3870">
      <w:r>
        <w:lastRenderedPageBreak/>
        <w:t xml:space="preserve">Fig. 4: </w:t>
      </w:r>
      <w:r w:rsidR="009663BB">
        <w:t>Fig4_</w:t>
      </w:r>
      <w:r w:rsidR="005C5DBC">
        <w:t>csphoc</w:t>
      </w:r>
      <w:r>
        <w:t xml:space="preserve">_counts.png </w:t>
      </w:r>
    </w:p>
    <w:p w14:paraId="0B47C63B" w14:textId="5FF4A60E" w:rsidR="00CE3870" w:rsidRDefault="00CE3870" w:rsidP="00CE3870">
      <w:r>
        <w:t xml:space="preserve">Legend: </w:t>
      </w:r>
      <w:r w:rsidR="0061710F">
        <w:t>Example</w:t>
      </w:r>
      <w:r>
        <w:t xml:space="preserve"> </w:t>
      </w:r>
      <w:r w:rsidR="001D3E62">
        <w:t>visualiz</w:t>
      </w:r>
      <w:r w:rsidR="00B44E36">
        <w:t>ations of</w:t>
      </w:r>
      <w:r w:rsidR="001D3E62">
        <w:t xml:space="preserve"> </w:t>
      </w:r>
      <w:r>
        <w:t>CS-PHOC data. A: Mean counts for each month for all species, averaged by season group. B: Mean counts for leopard, Weddell, and crabeater seals, averaged by month and season, with error bars showing the standard deviation. Southern elephant seals were excluded because of their much higher count values. C: Mean counts of age/sex classes for southern elephant seals, averaged by month for each season.</w:t>
      </w:r>
    </w:p>
    <w:p w14:paraId="08786365" w14:textId="77777777" w:rsidR="004E0C09" w:rsidRPr="0033109F" w:rsidRDefault="004E0C09" w:rsidP="004E0C09"/>
    <w:p w14:paraId="34DB1B3F" w14:textId="77777777" w:rsidR="00C658AC" w:rsidRPr="0033109F" w:rsidRDefault="00C658AC" w:rsidP="006A42F1">
      <w:pPr>
        <w:pStyle w:val="Heading3"/>
        <w:spacing w:before="0" w:after="0"/>
      </w:pPr>
      <w:r w:rsidRPr="0033109F">
        <w:t>Tables</w:t>
      </w:r>
    </w:p>
    <w:p w14:paraId="4E103BCD" w14:textId="7C8DF884" w:rsidR="00942805" w:rsidRDefault="00781899" w:rsidP="008C064C">
      <w:r>
        <w:t xml:space="preserve">Table </w:t>
      </w:r>
      <w:r w:rsidR="00044ED5">
        <w:t>1</w:t>
      </w:r>
      <w:r>
        <w:t xml:space="preserve">: </w:t>
      </w:r>
      <w:r w:rsidR="00FC0389">
        <w:t>T</w:t>
      </w:r>
      <w:r w:rsidR="00942805" w:rsidRPr="00942805">
        <w:t>able1</w:t>
      </w:r>
      <w:r w:rsidR="006609B9">
        <w:t>_csphoc</w:t>
      </w:r>
      <w:r w:rsidR="00942805">
        <w:t>.csv</w:t>
      </w:r>
    </w:p>
    <w:p w14:paraId="10BE7CBE" w14:textId="6B743A0E" w:rsidR="008C064C" w:rsidRDefault="00942805" w:rsidP="00942805">
      <w:r>
        <w:t xml:space="preserve">Table 1 legend: </w:t>
      </w:r>
      <w:r w:rsidR="001868CB">
        <w:t>N</w:t>
      </w:r>
      <w:r w:rsidR="00283FDB">
        <w:t xml:space="preserve">ames, data types, and </w:t>
      </w:r>
      <w:r w:rsidR="006609B9">
        <w:t>descriptions</w:t>
      </w:r>
      <w:r>
        <w:t xml:space="preserve"> for </w:t>
      </w:r>
      <w:r w:rsidR="001868CB">
        <w:t xml:space="preserve">columns in </w:t>
      </w:r>
      <w:r>
        <w:t>the cs</w:t>
      </w:r>
      <w:r w:rsidR="008128C2">
        <w:t>-</w:t>
      </w:r>
      <w:r>
        <w:t>phoc</w:t>
      </w:r>
      <w:r w:rsidR="008128C2">
        <w:t>-</w:t>
      </w:r>
      <w:r w:rsidR="0005659F">
        <w:t>count</w:t>
      </w:r>
      <w:r>
        <w:t>s.csv data file.</w:t>
      </w:r>
    </w:p>
    <w:p w14:paraId="59E8AA16" w14:textId="77777777" w:rsidR="009769DE" w:rsidRPr="0033109F" w:rsidRDefault="009769DE" w:rsidP="008C064C"/>
    <w:p w14:paraId="72701CD3" w14:textId="43AF35DA" w:rsidR="00C658AC" w:rsidRDefault="00C658AC" w:rsidP="006A42F1">
      <w:pPr>
        <w:pStyle w:val="Heading3"/>
        <w:spacing w:before="0" w:after="0"/>
      </w:pPr>
      <w:r w:rsidRPr="0033109F">
        <w:t>References</w:t>
      </w:r>
    </w:p>
    <w:p w14:paraId="32F13B54" w14:textId="77777777" w:rsidR="00594ADB" w:rsidRPr="00594ADB" w:rsidRDefault="00410D34" w:rsidP="00594ADB">
      <w:pPr>
        <w:pStyle w:val="EndNoteBibliography"/>
        <w:spacing w:after="0"/>
        <w:ind w:left="720" w:hanging="720"/>
      </w:pPr>
      <w:r>
        <w:fldChar w:fldCharType="begin"/>
      </w:r>
      <w:r>
        <w:instrText xml:space="preserve"> ADDIN EN.REFLIST </w:instrText>
      </w:r>
      <w:r>
        <w:fldChar w:fldCharType="separate"/>
      </w:r>
      <w:r w:rsidR="00594ADB" w:rsidRPr="00594ADB">
        <w:t>1</w:t>
      </w:r>
      <w:r w:rsidR="00594ADB" w:rsidRPr="00594ADB">
        <w:tab/>
        <w:t>Vaughan, D. G.</w:t>
      </w:r>
      <w:r w:rsidR="00594ADB" w:rsidRPr="00594ADB">
        <w:rPr>
          <w:i/>
        </w:rPr>
        <w:t xml:space="preserve"> et al.</w:t>
      </w:r>
      <w:r w:rsidR="00594ADB" w:rsidRPr="00594ADB">
        <w:t xml:space="preserve"> Recent rapid regional climate warming on the Antarctic Peninsula. </w:t>
      </w:r>
      <w:r w:rsidR="00594ADB" w:rsidRPr="00594ADB">
        <w:rPr>
          <w:i/>
        </w:rPr>
        <w:t>Climatic Change</w:t>
      </w:r>
      <w:r w:rsidR="00594ADB" w:rsidRPr="00594ADB">
        <w:t xml:space="preserve"> </w:t>
      </w:r>
      <w:r w:rsidR="00594ADB" w:rsidRPr="00594ADB">
        <w:rPr>
          <w:b/>
        </w:rPr>
        <w:t>60</w:t>
      </w:r>
      <w:r w:rsidR="00594ADB" w:rsidRPr="00594ADB">
        <w:t>, 243-274, doi:10.1023/a:1026021217991 (2003).</w:t>
      </w:r>
    </w:p>
    <w:p w14:paraId="2F83EF68" w14:textId="77777777" w:rsidR="00594ADB" w:rsidRPr="00594ADB" w:rsidRDefault="00594ADB" w:rsidP="00594ADB">
      <w:pPr>
        <w:pStyle w:val="EndNoteBibliography"/>
        <w:spacing w:after="0"/>
        <w:ind w:left="720" w:hanging="720"/>
      </w:pPr>
      <w:r w:rsidRPr="00594ADB">
        <w:t>2</w:t>
      </w:r>
      <w:r w:rsidRPr="00594ADB">
        <w:tab/>
        <w:t>Turner, J.</w:t>
      </w:r>
      <w:r w:rsidRPr="00594ADB">
        <w:rPr>
          <w:i/>
        </w:rPr>
        <w:t xml:space="preserve"> et al.</w:t>
      </w:r>
      <w:r w:rsidRPr="00594ADB">
        <w:t xml:space="preserve"> Antarctic climate change and the environment: an update. </w:t>
      </w:r>
      <w:r w:rsidRPr="00594ADB">
        <w:rPr>
          <w:i/>
        </w:rPr>
        <w:t>Polar Record</w:t>
      </w:r>
      <w:r w:rsidRPr="00594ADB">
        <w:t xml:space="preserve"> </w:t>
      </w:r>
      <w:r w:rsidRPr="00594ADB">
        <w:rPr>
          <w:b/>
        </w:rPr>
        <w:t>50</w:t>
      </w:r>
      <w:r w:rsidRPr="00594ADB">
        <w:t>, 237-259, doi:10.1017/S0032247413000296 (2014).</w:t>
      </w:r>
    </w:p>
    <w:p w14:paraId="646652A3" w14:textId="77777777" w:rsidR="00594ADB" w:rsidRPr="00594ADB" w:rsidRDefault="00594ADB" w:rsidP="00594ADB">
      <w:pPr>
        <w:pStyle w:val="EndNoteBibliography"/>
        <w:spacing w:after="0"/>
        <w:ind w:left="720" w:hanging="720"/>
      </w:pPr>
      <w:r w:rsidRPr="00594ADB">
        <w:t>3</w:t>
      </w:r>
      <w:r w:rsidRPr="00594ADB">
        <w:tab/>
        <w:t xml:space="preserve">Meredith, M. P. &amp; King, J. C. Rapid climate change in the ocean west of the Antarctic Peninsula during the second half of the 20th century. </w:t>
      </w:r>
      <w:r w:rsidRPr="00594ADB">
        <w:rPr>
          <w:i/>
        </w:rPr>
        <w:t>Geophysical Research Letters</w:t>
      </w:r>
      <w:r w:rsidRPr="00594ADB">
        <w:t xml:space="preserve"> </w:t>
      </w:r>
      <w:r w:rsidRPr="00594ADB">
        <w:rPr>
          <w:b/>
        </w:rPr>
        <w:t>32</w:t>
      </w:r>
      <w:r w:rsidRPr="00594ADB">
        <w:t>, L19604, doi:10.1029/2005GL024042 (2005).</w:t>
      </w:r>
    </w:p>
    <w:p w14:paraId="0E3D69AA" w14:textId="77777777" w:rsidR="00594ADB" w:rsidRPr="00594ADB" w:rsidRDefault="00594ADB" w:rsidP="00594ADB">
      <w:pPr>
        <w:pStyle w:val="EndNoteBibliography"/>
        <w:spacing w:after="0"/>
        <w:ind w:left="720" w:hanging="720"/>
      </w:pPr>
      <w:r w:rsidRPr="00594ADB">
        <w:t>4</w:t>
      </w:r>
      <w:r w:rsidRPr="00594ADB">
        <w:tab/>
        <w:t>Meredith, M. P.</w:t>
      </w:r>
      <w:r w:rsidRPr="00594ADB">
        <w:rPr>
          <w:i/>
        </w:rPr>
        <w:t xml:space="preserve"> et al.</w:t>
      </w:r>
      <w:r w:rsidRPr="00594ADB">
        <w:t xml:space="preserve"> in </w:t>
      </w:r>
      <w:r w:rsidRPr="00594ADB">
        <w:rPr>
          <w:i/>
        </w:rPr>
        <w:t>IPCC Special Report on the Ocean and Cryosphere in a Changing Climate</w:t>
      </w:r>
      <w:r w:rsidRPr="00594ADB">
        <w:t xml:space="preserve">   (eds Hans-Otto Pörtner</w:t>
      </w:r>
      <w:r w:rsidRPr="00594ADB">
        <w:rPr>
          <w:i/>
        </w:rPr>
        <w:t xml:space="preserve"> et al.</w:t>
      </w:r>
      <w:r w:rsidRPr="00594ADB">
        <w:t>) Ch. 3, 203-320 (Cambridge University Press, 2022).</w:t>
      </w:r>
    </w:p>
    <w:p w14:paraId="2787905A" w14:textId="77777777" w:rsidR="00594ADB" w:rsidRPr="00594ADB" w:rsidRDefault="00594ADB" w:rsidP="00594ADB">
      <w:pPr>
        <w:pStyle w:val="EndNoteBibliography"/>
        <w:spacing w:after="0"/>
        <w:ind w:left="720" w:hanging="720"/>
      </w:pPr>
      <w:r w:rsidRPr="00594ADB">
        <w:t>5</w:t>
      </w:r>
      <w:r w:rsidRPr="00594ADB">
        <w:tab/>
        <w:t xml:space="preserve">Massom, R. A. &amp; Stammerjohn, S. E. Antarctic sea ice change and variability – Physical and ecological implications. </w:t>
      </w:r>
      <w:r w:rsidRPr="00594ADB">
        <w:rPr>
          <w:i/>
        </w:rPr>
        <w:t>Polar Science</w:t>
      </w:r>
      <w:r w:rsidRPr="00594ADB">
        <w:t xml:space="preserve"> </w:t>
      </w:r>
      <w:r w:rsidRPr="00594ADB">
        <w:rPr>
          <w:b/>
        </w:rPr>
        <w:t>4</w:t>
      </w:r>
      <w:r w:rsidRPr="00594ADB">
        <w:t>, 149-186, doi:10.1016/j.polar.2010.05.001 (2010).</w:t>
      </w:r>
    </w:p>
    <w:p w14:paraId="4B22862C" w14:textId="77777777" w:rsidR="00594ADB" w:rsidRPr="00594ADB" w:rsidRDefault="00594ADB" w:rsidP="00594ADB">
      <w:pPr>
        <w:pStyle w:val="EndNoteBibliography"/>
        <w:spacing w:after="0"/>
        <w:ind w:left="720" w:hanging="720"/>
      </w:pPr>
      <w:r w:rsidRPr="00594ADB">
        <w:t>6</w:t>
      </w:r>
      <w:r w:rsidRPr="00594ADB">
        <w:tab/>
        <w:t>Ducklow, H. W.</w:t>
      </w:r>
      <w:r w:rsidRPr="00594ADB">
        <w:rPr>
          <w:i/>
        </w:rPr>
        <w:t xml:space="preserve"> et al.</w:t>
      </w:r>
      <w:r w:rsidRPr="00594ADB">
        <w:t xml:space="preserve"> West Antarctic Peninsula: an ice-dependent coastal marine ecosystem in transition. </w:t>
      </w:r>
      <w:r w:rsidRPr="00594ADB">
        <w:rPr>
          <w:i/>
        </w:rPr>
        <w:t>Oceanography</w:t>
      </w:r>
      <w:r w:rsidRPr="00594ADB">
        <w:t xml:space="preserve"> </w:t>
      </w:r>
      <w:r w:rsidRPr="00594ADB">
        <w:rPr>
          <w:b/>
        </w:rPr>
        <w:t>26</w:t>
      </w:r>
      <w:r w:rsidRPr="00594ADB">
        <w:t>, 190-203, doi:10.5670/oceanog.2013.62 (2013).</w:t>
      </w:r>
    </w:p>
    <w:p w14:paraId="4A000855" w14:textId="77777777" w:rsidR="00594ADB" w:rsidRPr="00594ADB" w:rsidRDefault="00594ADB" w:rsidP="00594ADB">
      <w:pPr>
        <w:pStyle w:val="EndNoteBibliography"/>
        <w:spacing w:after="0"/>
        <w:ind w:left="720" w:hanging="720"/>
      </w:pPr>
      <w:r w:rsidRPr="00594ADB">
        <w:t>7</w:t>
      </w:r>
      <w:r w:rsidRPr="00594ADB">
        <w:tab/>
        <w:t xml:space="preserve">Klein, E. S., Hill, S. L., Hinke, J. T., Phillips, T. &amp; Watters, G. M. Impacts of rising sea temperature on krill increase risks for predators in the Scotia Sea. </w:t>
      </w:r>
      <w:r w:rsidRPr="00594ADB">
        <w:rPr>
          <w:i/>
        </w:rPr>
        <w:t>PLOS ONE</w:t>
      </w:r>
      <w:r w:rsidRPr="00594ADB">
        <w:t xml:space="preserve"> </w:t>
      </w:r>
      <w:r w:rsidRPr="00594ADB">
        <w:rPr>
          <w:b/>
        </w:rPr>
        <w:t>13</w:t>
      </w:r>
      <w:r w:rsidRPr="00594ADB">
        <w:t>, e0191011, doi:10.1371/journal.pone.0191011 (2018).</w:t>
      </w:r>
    </w:p>
    <w:p w14:paraId="56D453F5" w14:textId="77777777" w:rsidR="00594ADB" w:rsidRPr="00594ADB" w:rsidRDefault="00594ADB" w:rsidP="00594ADB">
      <w:pPr>
        <w:pStyle w:val="EndNoteBibliography"/>
        <w:spacing w:after="0"/>
        <w:ind w:left="720" w:hanging="720"/>
      </w:pPr>
      <w:r w:rsidRPr="00594ADB">
        <w:t>8</w:t>
      </w:r>
      <w:r w:rsidRPr="00594ADB">
        <w:tab/>
        <w:t>Atkinson, A.</w:t>
      </w:r>
      <w:r w:rsidRPr="00594ADB">
        <w:rPr>
          <w:i/>
        </w:rPr>
        <w:t xml:space="preserve"> et al.</w:t>
      </w:r>
      <w:r w:rsidRPr="00594ADB">
        <w:t xml:space="preserve"> Stepping stones towards Antarctica: Switch to southern spawning grounds explains an abrupt range shift in krill. </w:t>
      </w:r>
      <w:r w:rsidRPr="00594ADB">
        <w:rPr>
          <w:i/>
        </w:rPr>
        <w:t>Global Change Biology</w:t>
      </w:r>
      <w:r w:rsidRPr="00594ADB">
        <w:t xml:space="preserve"> </w:t>
      </w:r>
      <w:r w:rsidRPr="00594ADB">
        <w:rPr>
          <w:b/>
        </w:rPr>
        <w:t>28</w:t>
      </w:r>
      <w:r w:rsidRPr="00594ADB">
        <w:t>, 1359-1375 (2022).</w:t>
      </w:r>
    </w:p>
    <w:p w14:paraId="012CCAE0" w14:textId="5484AD96" w:rsidR="00594ADB" w:rsidRPr="00594ADB" w:rsidRDefault="00594ADB" w:rsidP="00594ADB">
      <w:pPr>
        <w:pStyle w:val="EndNoteBibliography"/>
        <w:spacing w:after="0"/>
        <w:ind w:left="720" w:hanging="720"/>
      </w:pPr>
      <w:r w:rsidRPr="00594ADB">
        <w:t>9</w:t>
      </w:r>
      <w:r w:rsidRPr="00594ADB">
        <w:tab/>
        <w:t xml:space="preserve">Hinke, J. T., Salwicka, K., Trivelpiece, S. G., Watters, G. M. &amp; Trivelpiece, W. Z. Divergent responses of Pygoscelis penguins reveal a common environmental driver. </w:t>
      </w:r>
      <w:r w:rsidRPr="00594ADB">
        <w:rPr>
          <w:i/>
        </w:rPr>
        <w:t>Oecologia</w:t>
      </w:r>
      <w:r w:rsidRPr="00594ADB">
        <w:t xml:space="preserve"> </w:t>
      </w:r>
      <w:r w:rsidRPr="00594ADB">
        <w:rPr>
          <w:b/>
        </w:rPr>
        <w:t>153</w:t>
      </w:r>
      <w:r w:rsidRPr="00594ADB">
        <w:t>, 853, doi:</w:t>
      </w:r>
      <w:hyperlink r:id="rId17" w:history="1">
        <w:r w:rsidRPr="00594ADB">
          <w:rPr>
            <w:rStyle w:val="Hyperlink"/>
          </w:rPr>
          <w:t>https://doi.org/10.1007/s00442-007-0781-4</w:t>
        </w:r>
      </w:hyperlink>
      <w:r w:rsidRPr="00594ADB">
        <w:t xml:space="preserve"> (2007).</w:t>
      </w:r>
    </w:p>
    <w:p w14:paraId="063F5986" w14:textId="77777777" w:rsidR="00594ADB" w:rsidRPr="00594ADB" w:rsidRDefault="00594ADB" w:rsidP="00594ADB">
      <w:pPr>
        <w:pStyle w:val="EndNoteBibliography"/>
        <w:spacing w:after="0"/>
        <w:ind w:left="720" w:hanging="720"/>
      </w:pPr>
      <w:r w:rsidRPr="00594ADB">
        <w:t>10</w:t>
      </w:r>
      <w:r w:rsidRPr="00594ADB">
        <w:tab/>
        <w:t>Trivelpiece, W. Z.</w:t>
      </w:r>
      <w:r w:rsidRPr="00594ADB">
        <w:rPr>
          <w:i/>
        </w:rPr>
        <w:t xml:space="preserve"> et al.</w:t>
      </w:r>
      <w:r w:rsidRPr="00594ADB">
        <w:t xml:space="preserve"> Variability in krill biomass links harvesting and climate warming to penguin population changes in Antarctica. </w:t>
      </w:r>
      <w:r w:rsidRPr="00594ADB">
        <w:rPr>
          <w:i/>
        </w:rPr>
        <w:t>Proceedings of the National Academy of Sciences</w:t>
      </w:r>
      <w:r w:rsidRPr="00594ADB">
        <w:t>, doi:10.1073/pnas.1016560108 (2011).</w:t>
      </w:r>
    </w:p>
    <w:p w14:paraId="308687BE" w14:textId="77777777" w:rsidR="00594ADB" w:rsidRPr="00594ADB" w:rsidRDefault="00594ADB" w:rsidP="00594ADB">
      <w:pPr>
        <w:pStyle w:val="EndNoteBibliography"/>
        <w:spacing w:after="0"/>
        <w:ind w:left="720" w:hanging="720"/>
      </w:pPr>
      <w:r w:rsidRPr="00594ADB">
        <w:t>11</w:t>
      </w:r>
      <w:r w:rsidRPr="00594ADB">
        <w:tab/>
        <w:t>Southwell, C.</w:t>
      </w:r>
      <w:r w:rsidRPr="00594ADB">
        <w:rPr>
          <w:i/>
        </w:rPr>
        <w:t xml:space="preserve"> et al.</w:t>
      </w:r>
      <w:r w:rsidRPr="00594ADB">
        <w:t xml:space="preserve"> A review of data on abundance, trends in abundance, habitat use and diet of ice-breeding seals in the Southern Ocean. </w:t>
      </w:r>
      <w:r w:rsidRPr="00594ADB">
        <w:rPr>
          <w:i/>
        </w:rPr>
        <w:t>CCAMLR Science</w:t>
      </w:r>
      <w:r w:rsidRPr="00594ADB">
        <w:t xml:space="preserve"> </w:t>
      </w:r>
      <w:r w:rsidRPr="00594ADB">
        <w:rPr>
          <w:b/>
        </w:rPr>
        <w:t>19</w:t>
      </w:r>
      <w:r w:rsidRPr="00594ADB">
        <w:t>, 49-74 (2012).</w:t>
      </w:r>
    </w:p>
    <w:p w14:paraId="3F4BBD19" w14:textId="77777777" w:rsidR="00594ADB" w:rsidRPr="00594ADB" w:rsidRDefault="00594ADB" w:rsidP="00594ADB">
      <w:pPr>
        <w:pStyle w:val="EndNoteBibliography"/>
        <w:spacing w:after="0"/>
        <w:ind w:left="720" w:hanging="720"/>
      </w:pPr>
      <w:r w:rsidRPr="00594ADB">
        <w:t>12</w:t>
      </w:r>
      <w:r w:rsidRPr="00594ADB">
        <w:tab/>
        <w:t>Forcada, J.</w:t>
      </w:r>
      <w:r w:rsidRPr="00594ADB">
        <w:rPr>
          <w:i/>
        </w:rPr>
        <w:t xml:space="preserve"> et al.</w:t>
      </w:r>
      <w:r w:rsidRPr="00594ADB">
        <w:t xml:space="preserve"> Responses of Antarctic pack-ice seals to environmental change and increasing krill fishing. </w:t>
      </w:r>
      <w:r w:rsidRPr="00594ADB">
        <w:rPr>
          <w:i/>
        </w:rPr>
        <w:t>Biological Conservation</w:t>
      </w:r>
      <w:r w:rsidRPr="00594ADB">
        <w:t xml:space="preserve"> </w:t>
      </w:r>
      <w:r w:rsidRPr="00594ADB">
        <w:rPr>
          <w:b/>
        </w:rPr>
        <w:t>149</w:t>
      </w:r>
      <w:r w:rsidRPr="00594ADB">
        <w:t>, 40-50, doi:10.1016/j.biocon.2012.02.002 (2012).</w:t>
      </w:r>
    </w:p>
    <w:p w14:paraId="151BEF52" w14:textId="77777777" w:rsidR="00594ADB" w:rsidRPr="00594ADB" w:rsidRDefault="00594ADB" w:rsidP="00594ADB">
      <w:pPr>
        <w:pStyle w:val="EndNoteBibliography"/>
        <w:spacing w:after="0"/>
        <w:ind w:left="720" w:hanging="720"/>
      </w:pPr>
      <w:r w:rsidRPr="00594ADB">
        <w:t>13</w:t>
      </w:r>
      <w:r w:rsidRPr="00594ADB">
        <w:tab/>
        <w:t>Hückstädt, L. A.</w:t>
      </w:r>
      <w:r w:rsidRPr="00594ADB">
        <w:rPr>
          <w:i/>
        </w:rPr>
        <w:t xml:space="preserve"> et al.</w:t>
      </w:r>
      <w:r w:rsidRPr="00594ADB">
        <w:t xml:space="preserve"> Diet of a specialist in a changing environment: the crabeater seal along the western Antarctic Peninsula. </w:t>
      </w:r>
      <w:r w:rsidRPr="00594ADB">
        <w:rPr>
          <w:i/>
        </w:rPr>
        <w:t>Marine Ecology Progress Series</w:t>
      </w:r>
      <w:r w:rsidRPr="00594ADB">
        <w:t xml:space="preserve"> </w:t>
      </w:r>
      <w:r w:rsidRPr="00594ADB">
        <w:rPr>
          <w:b/>
        </w:rPr>
        <w:t>455</w:t>
      </w:r>
      <w:r w:rsidRPr="00594ADB">
        <w:t>, 287-301, doi:10.3354/meps09601 (2012).</w:t>
      </w:r>
    </w:p>
    <w:p w14:paraId="3BF37612" w14:textId="77777777" w:rsidR="00594ADB" w:rsidRPr="00594ADB" w:rsidRDefault="00594ADB" w:rsidP="00594ADB">
      <w:pPr>
        <w:pStyle w:val="EndNoteBibliography"/>
        <w:spacing w:after="0"/>
        <w:ind w:left="720" w:hanging="720"/>
      </w:pPr>
      <w:r w:rsidRPr="00594ADB">
        <w:lastRenderedPageBreak/>
        <w:t>14</w:t>
      </w:r>
      <w:r w:rsidRPr="00594ADB">
        <w:tab/>
        <w:t>Bradshaw, C. J.</w:t>
      </w:r>
      <w:r w:rsidRPr="00594ADB">
        <w:rPr>
          <w:i/>
        </w:rPr>
        <w:t xml:space="preserve"> et al.</w:t>
      </w:r>
      <w:r w:rsidRPr="00594ADB">
        <w:t xml:space="preserve"> You are what you eat: describing the foraging ecology of southern elephant seals (</w:t>
      </w:r>
      <w:r w:rsidRPr="00594ADB">
        <w:rPr>
          <w:i/>
        </w:rPr>
        <w:t>Mirounga leonina</w:t>
      </w:r>
      <w:r w:rsidRPr="00594ADB">
        <w:t xml:space="preserve">) using blubber fatty acids. </w:t>
      </w:r>
      <w:r w:rsidRPr="00594ADB">
        <w:rPr>
          <w:i/>
        </w:rPr>
        <w:t>Proceedings of the Royal Society of London. Series B: Biological Sciences</w:t>
      </w:r>
      <w:r w:rsidRPr="00594ADB">
        <w:t xml:space="preserve"> </w:t>
      </w:r>
      <w:r w:rsidRPr="00594ADB">
        <w:rPr>
          <w:b/>
        </w:rPr>
        <w:t>270</w:t>
      </w:r>
      <w:r w:rsidRPr="00594ADB">
        <w:t>, 1283-1292 (2003).</w:t>
      </w:r>
    </w:p>
    <w:p w14:paraId="7A5DC17C" w14:textId="77777777" w:rsidR="00594ADB" w:rsidRPr="00594ADB" w:rsidRDefault="00594ADB" w:rsidP="00594ADB">
      <w:pPr>
        <w:pStyle w:val="EndNoteBibliography"/>
        <w:spacing w:after="0"/>
        <w:ind w:left="720" w:hanging="720"/>
      </w:pPr>
      <w:r w:rsidRPr="00594ADB">
        <w:t>15</w:t>
      </w:r>
      <w:r w:rsidRPr="00594ADB">
        <w:tab/>
        <w:t>Daneri, G. A.</w:t>
      </w:r>
      <w:r w:rsidRPr="00594ADB">
        <w:rPr>
          <w:i/>
        </w:rPr>
        <w:t xml:space="preserve"> et al.</w:t>
      </w:r>
      <w:r w:rsidRPr="00594ADB">
        <w:t xml:space="preserve"> The feeding habits of the Southern elephant seal, </w:t>
      </w:r>
      <w:r w:rsidRPr="00594ADB">
        <w:rPr>
          <w:i/>
        </w:rPr>
        <w:t>Mirounga leonina</w:t>
      </w:r>
      <w:r w:rsidRPr="00594ADB">
        <w:t xml:space="preserve">, at Isla 25 de Mayo/King George Island, South Shetland Islands. </w:t>
      </w:r>
      <w:r w:rsidRPr="00594ADB">
        <w:rPr>
          <w:i/>
        </w:rPr>
        <w:t>Polar Biology</w:t>
      </w:r>
      <w:r w:rsidRPr="00594ADB">
        <w:t xml:space="preserve"> </w:t>
      </w:r>
      <w:r w:rsidRPr="00594ADB">
        <w:rPr>
          <w:b/>
        </w:rPr>
        <w:t>38</w:t>
      </w:r>
      <w:r w:rsidRPr="00594ADB">
        <w:t>, 665-676, doi:10.1007/s00300-014-1629-0 (2015).</w:t>
      </w:r>
    </w:p>
    <w:p w14:paraId="436EDB49" w14:textId="77777777" w:rsidR="00594ADB" w:rsidRPr="00594ADB" w:rsidRDefault="00594ADB" w:rsidP="00594ADB">
      <w:pPr>
        <w:pStyle w:val="EndNoteBibliography"/>
        <w:spacing w:after="0"/>
        <w:ind w:left="720" w:hanging="720"/>
      </w:pPr>
      <w:r w:rsidRPr="00594ADB">
        <w:t>16</w:t>
      </w:r>
      <w:r w:rsidRPr="00594ADB">
        <w:tab/>
        <w:t xml:space="preserve">Casaux, R., Baroni, A. &amp; Ramón, A. The diet of the Weddell Seal </w:t>
      </w:r>
      <w:r w:rsidRPr="00594ADB">
        <w:rPr>
          <w:i/>
        </w:rPr>
        <w:t>Leptonychotes weddellii</w:t>
      </w:r>
      <w:r w:rsidRPr="00594ADB">
        <w:t xml:space="preserve"> at the Danco Coast, Antarctic Peninsula. </w:t>
      </w:r>
      <w:r w:rsidRPr="00594ADB">
        <w:rPr>
          <w:i/>
        </w:rPr>
        <w:t>Polar Biology</w:t>
      </w:r>
      <w:r w:rsidRPr="00594ADB">
        <w:t xml:space="preserve"> </w:t>
      </w:r>
      <w:r w:rsidRPr="00594ADB">
        <w:rPr>
          <w:b/>
        </w:rPr>
        <w:t>29</w:t>
      </w:r>
      <w:r w:rsidRPr="00594ADB">
        <w:t>, 257-262, doi:10.1007/s00300-005-0048-7 (2006).</w:t>
      </w:r>
    </w:p>
    <w:p w14:paraId="75F191E0" w14:textId="77777777" w:rsidR="00594ADB" w:rsidRPr="00594ADB" w:rsidRDefault="00594ADB" w:rsidP="00594ADB">
      <w:pPr>
        <w:pStyle w:val="EndNoteBibliography"/>
        <w:spacing w:after="0"/>
        <w:ind w:left="720" w:hanging="720"/>
      </w:pPr>
      <w:r w:rsidRPr="00594ADB">
        <w:t>17</w:t>
      </w:r>
      <w:r w:rsidRPr="00594ADB">
        <w:tab/>
        <w:t>Casaux, R.</w:t>
      </w:r>
      <w:r w:rsidRPr="00594ADB">
        <w:rPr>
          <w:i/>
        </w:rPr>
        <w:t xml:space="preserve"> et al.</w:t>
      </w:r>
      <w:r w:rsidRPr="00594ADB">
        <w:t xml:space="preserve"> Diet of the leopard seal (</w:t>
      </w:r>
      <w:r w:rsidRPr="00594ADB">
        <w:rPr>
          <w:i/>
        </w:rPr>
        <w:t>Hydrurga leptonyx</w:t>
      </w:r>
      <w:r w:rsidRPr="00594ADB">
        <w:t xml:space="preserve">) at the Danco Coast, Antarctic Peninsula. </w:t>
      </w:r>
      <w:r w:rsidRPr="00594ADB">
        <w:rPr>
          <w:i/>
        </w:rPr>
        <w:t>Polar Biology</w:t>
      </w:r>
      <w:r w:rsidRPr="00594ADB">
        <w:t xml:space="preserve"> </w:t>
      </w:r>
      <w:r w:rsidRPr="00594ADB">
        <w:rPr>
          <w:b/>
        </w:rPr>
        <w:t>32</w:t>
      </w:r>
      <w:r w:rsidRPr="00594ADB">
        <w:t>, 307-310, doi:10.1007/s00300-008-0567-0 (2009).</w:t>
      </w:r>
    </w:p>
    <w:p w14:paraId="078A973C" w14:textId="77777777" w:rsidR="00594ADB" w:rsidRPr="00594ADB" w:rsidRDefault="00594ADB" w:rsidP="00594ADB">
      <w:pPr>
        <w:pStyle w:val="EndNoteBibliography"/>
        <w:spacing w:after="0"/>
        <w:ind w:left="720" w:hanging="720"/>
      </w:pPr>
      <w:r w:rsidRPr="00594ADB">
        <w:t>18</w:t>
      </w:r>
      <w:r w:rsidRPr="00594ADB">
        <w:tab/>
        <w:t xml:space="preserve">Krause, D. J., Goebel, M. E. &amp; Kurle, C. M. Leopard seal diets in a rapidly warming polar region vary by year, season, sex, and body size. </w:t>
      </w:r>
      <w:r w:rsidRPr="00594ADB">
        <w:rPr>
          <w:i/>
        </w:rPr>
        <w:t>BMC Ecology</w:t>
      </w:r>
      <w:r w:rsidRPr="00594ADB">
        <w:t xml:space="preserve"> </w:t>
      </w:r>
      <w:r w:rsidRPr="00594ADB">
        <w:rPr>
          <w:b/>
        </w:rPr>
        <w:t>20</w:t>
      </w:r>
      <w:r w:rsidRPr="00594ADB">
        <w:t>, 32, doi:10.1186/s12898-020-00300-y (2020).</w:t>
      </w:r>
    </w:p>
    <w:p w14:paraId="75E0F3F6" w14:textId="77777777" w:rsidR="00594ADB" w:rsidRPr="00594ADB" w:rsidRDefault="00594ADB" w:rsidP="00594ADB">
      <w:pPr>
        <w:pStyle w:val="EndNoteBibliography"/>
        <w:spacing w:after="0"/>
        <w:ind w:left="720" w:hanging="720"/>
      </w:pPr>
      <w:r w:rsidRPr="00594ADB">
        <w:t>19</w:t>
      </w:r>
      <w:r w:rsidRPr="00594ADB">
        <w:tab/>
        <w:t xml:space="preserve">Negri, A., Daneri, G., Coria, N., Corbalán, A. &amp; Negrete, J. Temporal variation in the summer diet of the weddell seal, leptonychotes weddellii, at hope bay, antarctic peninsula. </w:t>
      </w:r>
      <w:r w:rsidRPr="00594ADB">
        <w:rPr>
          <w:i/>
        </w:rPr>
        <w:t>Polar Biology</w:t>
      </w:r>
      <w:r w:rsidRPr="00594ADB">
        <w:t xml:space="preserve"> </w:t>
      </w:r>
      <w:r w:rsidRPr="00594ADB">
        <w:rPr>
          <w:b/>
        </w:rPr>
        <w:t>46</w:t>
      </w:r>
      <w:r w:rsidRPr="00594ADB">
        <w:t>, 111-121 (2023).</w:t>
      </w:r>
    </w:p>
    <w:p w14:paraId="5F34C685" w14:textId="1DC04D24" w:rsidR="00594ADB" w:rsidRPr="00594ADB" w:rsidRDefault="00594ADB" w:rsidP="00594ADB">
      <w:pPr>
        <w:pStyle w:val="EndNoteBibliography"/>
        <w:spacing w:after="0"/>
        <w:ind w:left="720" w:hanging="720"/>
      </w:pPr>
      <w:r w:rsidRPr="00594ADB">
        <w:t>20</w:t>
      </w:r>
      <w:r w:rsidRPr="00594ADB">
        <w:tab/>
        <w:t>Kinzey, D., Watters, G. M. &amp; Reiss, C. S. Selectivity and two biomass measures in an age-based assessment of Antarctic krill (</w:t>
      </w:r>
      <w:r w:rsidRPr="00594ADB">
        <w:rPr>
          <w:i/>
        </w:rPr>
        <w:t>Euphausia superba</w:t>
      </w:r>
      <w:r w:rsidRPr="00594ADB">
        <w:t xml:space="preserve">). </w:t>
      </w:r>
      <w:r w:rsidRPr="00594ADB">
        <w:rPr>
          <w:i/>
        </w:rPr>
        <w:t>Fisheries Research</w:t>
      </w:r>
      <w:r w:rsidRPr="00594ADB">
        <w:t xml:space="preserve"> </w:t>
      </w:r>
      <w:r w:rsidRPr="00594ADB">
        <w:rPr>
          <w:b/>
        </w:rPr>
        <w:t>168</w:t>
      </w:r>
      <w:r w:rsidRPr="00594ADB">
        <w:t>, 72-84, doi:</w:t>
      </w:r>
      <w:hyperlink r:id="rId18" w:history="1">
        <w:r w:rsidRPr="00594ADB">
          <w:rPr>
            <w:rStyle w:val="Hyperlink"/>
          </w:rPr>
          <w:t>https://doi.org/10.1016/j.fishres.2015.03.023</w:t>
        </w:r>
      </w:hyperlink>
      <w:r w:rsidRPr="00594ADB">
        <w:t xml:space="preserve"> (2015).</w:t>
      </w:r>
    </w:p>
    <w:p w14:paraId="67796253" w14:textId="77777777" w:rsidR="00594ADB" w:rsidRPr="00594ADB" w:rsidRDefault="00594ADB" w:rsidP="00594ADB">
      <w:pPr>
        <w:pStyle w:val="EndNoteBibliography"/>
        <w:spacing w:after="0"/>
        <w:ind w:left="720" w:hanging="720"/>
      </w:pPr>
      <w:r w:rsidRPr="00594ADB">
        <w:t>21</w:t>
      </w:r>
      <w:r w:rsidRPr="00594ADB">
        <w:tab/>
        <w:t>Cox, M. J.</w:t>
      </w:r>
      <w:r w:rsidRPr="00594ADB">
        <w:rPr>
          <w:i/>
        </w:rPr>
        <w:t xml:space="preserve"> et al.</w:t>
      </w:r>
      <w:r w:rsidRPr="00594ADB">
        <w:t xml:space="preserve"> No evidence for a decline in the density of Antarctic krill </w:t>
      </w:r>
      <w:r w:rsidRPr="00594ADB">
        <w:rPr>
          <w:i/>
        </w:rPr>
        <w:t>Euphausia superba</w:t>
      </w:r>
      <w:r w:rsidRPr="00594ADB">
        <w:t xml:space="preserve"> Dana, 1850, in the Southwest Atlantic sector between 1976 and 2016. </w:t>
      </w:r>
      <w:r w:rsidRPr="00594ADB">
        <w:rPr>
          <w:i/>
        </w:rPr>
        <w:t>Journal of Crustacean Biology</w:t>
      </w:r>
      <w:r w:rsidRPr="00594ADB">
        <w:t xml:space="preserve"> </w:t>
      </w:r>
      <w:r w:rsidRPr="00594ADB">
        <w:rPr>
          <w:b/>
        </w:rPr>
        <w:t>38</w:t>
      </w:r>
      <w:r w:rsidRPr="00594ADB">
        <w:t>, 656-661, doi:10.1093/jcbiol/ruy072 (2018).</w:t>
      </w:r>
    </w:p>
    <w:p w14:paraId="7C7F086C" w14:textId="33D4504E" w:rsidR="00594ADB" w:rsidRPr="00594ADB" w:rsidRDefault="00594ADB" w:rsidP="00594ADB">
      <w:pPr>
        <w:pStyle w:val="EndNoteBibliography"/>
        <w:spacing w:after="0"/>
        <w:ind w:left="720" w:hanging="720"/>
      </w:pPr>
      <w:r w:rsidRPr="00594ADB">
        <w:t>22</w:t>
      </w:r>
      <w:r w:rsidRPr="00594ADB">
        <w:tab/>
        <w:t xml:space="preserve">Kinzey, D., Watters, G. M. &amp; Reiss, C. S. Estimating recruitment variability and productivity in Antarctic krill. </w:t>
      </w:r>
      <w:r w:rsidRPr="00594ADB">
        <w:rPr>
          <w:i/>
        </w:rPr>
        <w:t>Fisheries Research</w:t>
      </w:r>
      <w:r w:rsidRPr="00594ADB">
        <w:t xml:space="preserve"> </w:t>
      </w:r>
      <w:r w:rsidRPr="00594ADB">
        <w:rPr>
          <w:b/>
        </w:rPr>
        <w:t>217</w:t>
      </w:r>
      <w:r w:rsidRPr="00594ADB">
        <w:t>, 98-107, doi:</w:t>
      </w:r>
      <w:hyperlink r:id="rId19" w:history="1">
        <w:r w:rsidRPr="00594ADB">
          <w:rPr>
            <w:rStyle w:val="Hyperlink"/>
          </w:rPr>
          <w:t>https://doi.org/10.1016/j.fishres.2018.09.027</w:t>
        </w:r>
      </w:hyperlink>
      <w:r w:rsidRPr="00594ADB">
        <w:t xml:space="preserve"> (2019).</w:t>
      </w:r>
    </w:p>
    <w:p w14:paraId="2AAACE2E" w14:textId="77777777" w:rsidR="00594ADB" w:rsidRPr="00594ADB" w:rsidRDefault="00594ADB" w:rsidP="00594ADB">
      <w:pPr>
        <w:pStyle w:val="EndNoteBibliography"/>
        <w:spacing w:after="0"/>
        <w:ind w:left="720" w:hanging="720"/>
      </w:pPr>
      <w:r w:rsidRPr="00594ADB">
        <w:t>23</w:t>
      </w:r>
      <w:r w:rsidRPr="00594ADB">
        <w:tab/>
        <w:t xml:space="preserve">Hill, S. L., Atkinson, A., Pakhomov, E. A. &amp; Siegel, V. Evidence for a decline in the population density of Antarctic krill </w:t>
      </w:r>
      <w:r w:rsidRPr="00594ADB">
        <w:rPr>
          <w:i/>
        </w:rPr>
        <w:t>Euphausia superba</w:t>
      </w:r>
      <w:r w:rsidRPr="00594ADB">
        <w:t xml:space="preserve"> Dana, 1850 still stands. A comment on Cox et al. </w:t>
      </w:r>
      <w:r w:rsidRPr="00594ADB">
        <w:rPr>
          <w:i/>
        </w:rPr>
        <w:t>Journal of Crustacean Biology</w:t>
      </w:r>
      <w:r w:rsidRPr="00594ADB">
        <w:t xml:space="preserve"> </w:t>
      </w:r>
      <w:r w:rsidRPr="00594ADB">
        <w:rPr>
          <w:b/>
        </w:rPr>
        <w:t>39</w:t>
      </w:r>
      <w:r w:rsidRPr="00594ADB">
        <w:t>, 316-322, doi:10.1093/jcbiol/ruz004 (2019).</w:t>
      </w:r>
    </w:p>
    <w:p w14:paraId="7B86A80A" w14:textId="77777777" w:rsidR="00594ADB" w:rsidRPr="00594ADB" w:rsidRDefault="00594ADB" w:rsidP="00594ADB">
      <w:pPr>
        <w:pStyle w:val="EndNoteBibliography"/>
        <w:spacing w:after="0"/>
        <w:ind w:left="720" w:hanging="720"/>
      </w:pPr>
      <w:r w:rsidRPr="00594ADB">
        <w:t>24</w:t>
      </w:r>
      <w:r w:rsidRPr="00594ADB">
        <w:tab/>
        <w:t>Atkinson, A.</w:t>
      </w:r>
      <w:r w:rsidRPr="00594ADB">
        <w:rPr>
          <w:i/>
        </w:rPr>
        <w:t xml:space="preserve"> et al.</w:t>
      </w:r>
      <w:r w:rsidRPr="00594ADB">
        <w:t xml:space="preserve"> Krill (</w:t>
      </w:r>
      <w:r w:rsidRPr="00594ADB">
        <w:rPr>
          <w:i/>
        </w:rPr>
        <w:t>Euphausia superba</w:t>
      </w:r>
      <w:r w:rsidRPr="00594ADB">
        <w:t xml:space="preserve">) distribution contracts southward during rapid regional warming. </w:t>
      </w:r>
      <w:r w:rsidRPr="00594ADB">
        <w:rPr>
          <w:i/>
        </w:rPr>
        <w:t>Nature Climate Change</w:t>
      </w:r>
      <w:r w:rsidRPr="00594ADB">
        <w:t xml:space="preserve"> </w:t>
      </w:r>
      <w:r w:rsidRPr="00594ADB">
        <w:rPr>
          <w:b/>
        </w:rPr>
        <w:t>9</w:t>
      </w:r>
      <w:r w:rsidRPr="00594ADB">
        <w:t>, 142-147, doi:10.1038/s41558-018-0370-z (2019).</w:t>
      </w:r>
    </w:p>
    <w:p w14:paraId="60624202" w14:textId="77777777" w:rsidR="00594ADB" w:rsidRPr="00594ADB" w:rsidRDefault="00594ADB" w:rsidP="00594ADB">
      <w:pPr>
        <w:pStyle w:val="EndNoteBibliography"/>
        <w:spacing w:after="0"/>
        <w:ind w:left="720" w:hanging="720"/>
      </w:pPr>
      <w:r w:rsidRPr="00594ADB">
        <w:t>25</w:t>
      </w:r>
      <w:r w:rsidRPr="00594ADB">
        <w:tab/>
        <w:t xml:space="preserve">Krause, D. J., Bonin, C. A., Goebel, M. E., Reiss, C. S. &amp; Watters, G. M. The Rapid Population Collapse of a Key Marine Predator in the Northern Antarctic Peninsula Endangers Genetic Diversity and Resilience to Climate Change. </w:t>
      </w:r>
      <w:r w:rsidRPr="00594ADB">
        <w:rPr>
          <w:i/>
        </w:rPr>
        <w:t>Frontiers in Marine Science</w:t>
      </w:r>
      <w:r w:rsidRPr="00594ADB">
        <w:t xml:space="preserve"> </w:t>
      </w:r>
      <w:r w:rsidRPr="00594ADB">
        <w:rPr>
          <w:b/>
        </w:rPr>
        <w:t>8</w:t>
      </w:r>
      <w:r w:rsidRPr="00594ADB">
        <w:t>, 796488, doi:10.3389/fmars.2021.796488 (2022).</w:t>
      </w:r>
    </w:p>
    <w:p w14:paraId="29EE6007" w14:textId="77777777" w:rsidR="00594ADB" w:rsidRPr="00594ADB" w:rsidRDefault="00594ADB" w:rsidP="00594ADB">
      <w:pPr>
        <w:pStyle w:val="EndNoteBibliography"/>
        <w:spacing w:after="0"/>
        <w:ind w:left="720" w:hanging="720"/>
      </w:pPr>
      <w:r w:rsidRPr="00594ADB">
        <w:t>26</w:t>
      </w:r>
      <w:r w:rsidRPr="00594ADB">
        <w:tab/>
        <w:t>Klemmedson, A. D.</w:t>
      </w:r>
      <w:r w:rsidRPr="00594ADB">
        <w:rPr>
          <w:i/>
        </w:rPr>
        <w:t xml:space="preserve"> et al.</w:t>
      </w:r>
      <w:r w:rsidRPr="00594ADB">
        <w:t xml:space="preserve"> Variability in age of a Southern Ocean myctophid (</w:t>
      </w:r>
      <w:r w:rsidRPr="00594ADB">
        <w:rPr>
          <w:i/>
        </w:rPr>
        <w:t>Gymnoscopelus nicholsi</w:t>
      </w:r>
      <w:r w:rsidRPr="00594ADB">
        <w:t xml:space="preserve">) derived from scat-recovered otoliths. </w:t>
      </w:r>
      <w:r w:rsidRPr="00594ADB">
        <w:rPr>
          <w:i/>
        </w:rPr>
        <w:t>Marine Ecology Progress Series</w:t>
      </w:r>
      <w:r w:rsidRPr="00594ADB">
        <w:t xml:space="preserve"> </w:t>
      </w:r>
      <w:r w:rsidRPr="00594ADB">
        <w:rPr>
          <w:b/>
        </w:rPr>
        <w:t>633</w:t>
      </w:r>
      <w:r w:rsidRPr="00594ADB">
        <w:t>, 55-69 (2020).</w:t>
      </w:r>
    </w:p>
    <w:p w14:paraId="17810242" w14:textId="77777777" w:rsidR="00594ADB" w:rsidRPr="00594ADB" w:rsidRDefault="00594ADB" w:rsidP="00594ADB">
      <w:pPr>
        <w:pStyle w:val="EndNoteBibliography"/>
        <w:spacing w:after="0"/>
        <w:ind w:left="720" w:hanging="720"/>
      </w:pPr>
      <w:r w:rsidRPr="00594ADB">
        <w:t>27</w:t>
      </w:r>
      <w:r w:rsidRPr="00594ADB">
        <w:tab/>
        <w:t xml:space="preserve">Siniff, D. B., Garrott, R. A., Rotella, J. J., Fraser, W. R. &amp; Ainley, D. G. Opinion: Projecting the effects of environmental change on Antarctic seals. </w:t>
      </w:r>
      <w:r w:rsidRPr="00594ADB">
        <w:rPr>
          <w:i/>
        </w:rPr>
        <w:t>Antarctic Science</w:t>
      </w:r>
      <w:r w:rsidRPr="00594ADB">
        <w:t xml:space="preserve"> </w:t>
      </w:r>
      <w:r w:rsidRPr="00594ADB">
        <w:rPr>
          <w:b/>
        </w:rPr>
        <w:t>20</w:t>
      </w:r>
      <w:r w:rsidRPr="00594ADB">
        <w:t>, 425-435, doi:10.1017/S0954102008001351 (2008).</w:t>
      </w:r>
    </w:p>
    <w:p w14:paraId="014A553C" w14:textId="77777777" w:rsidR="00594ADB" w:rsidRPr="00594ADB" w:rsidRDefault="00594ADB" w:rsidP="00594ADB">
      <w:pPr>
        <w:pStyle w:val="EndNoteBibliography"/>
        <w:spacing w:after="0"/>
        <w:ind w:left="720" w:hanging="720"/>
      </w:pPr>
      <w:r w:rsidRPr="00594ADB">
        <w:t>28</w:t>
      </w:r>
      <w:r w:rsidRPr="00594ADB">
        <w:tab/>
        <w:t>Hückstädt, L. A.</w:t>
      </w:r>
      <w:r w:rsidRPr="00594ADB">
        <w:rPr>
          <w:i/>
        </w:rPr>
        <w:t xml:space="preserve"> et al.</w:t>
      </w:r>
      <w:r w:rsidRPr="00594ADB">
        <w:t xml:space="preserve"> Projected shifts in the foraging habitat of crabeater seals along the Antarctic Peninsula. </w:t>
      </w:r>
      <w:r w:rsidRPr="00594ADB">
        <w:rPr>
          <w:i/>
        </w:rPr>
        <w:t>Nature Climate Change</w:t>
      </w:r>
      <w:r w:rsidRPr="00594ADB">
        <w:t xml:space="preserve"> </w:t>
      </w:r>
      <w:r w:rsidRPr="00594ADB">
        <w:rPr>
          <w:b/>
        </w:rPr>
        <w:t>10</w:t>
      </w:r>
      <w:r w:rsidRPr="00594ADB">
        <w:t>, 472-477, doi:10.1038/s41558-020-0745-9 (2020).</w:t>
      </w:r>
    </w:p>
    <w:p w14:paraId="72D80940" w14:textId="77777777" w:rsidR="00594ADB" w:rsidRPr="00594ADB" w:rsidRDefault="00594ADB" w:rsidP="00594ADB">
      <w:pPr>
        <w:pStyle w:val="EndNoteBibliography"/>
        <w:spacing w:after="0"/>
        <w:ind w:left="720" w:hanging="720"/>
      </w:pPr>
      <w:r w:rsidRPr="00594ADB">
        <w:t>29</w:t>
      </w:r>
      <w:r w:rsidRPr="00594ADB">
        <w:tab/>
        <w:t>Southwell, C.</w:t>
      </w:r>
      <w:r w:rsidRPr="00594ADB">
        <w:rPr>
          <w:i/>
        </w:rPr>
        <w:t xml:space="preserve"> et al.</w:t>
      </w:r>
      <w:r w:rsidRPr="00594ADB">
        <w:t xml:space="preserve"> Uncommon or cryptic? Challenges in estimating leopard seal abundance by conventional but state-of-the-art methods. </w:t>
      </w:r>
      <w:r w:rsidRPr="00594ADB">
        <w:rPr>
          <w:i/>
        </w:rPr>
        <w:t>Deep Sea Research Part I: Oceanographic Research Papers</w:t>
      </w:r>
      <w:r w:rsidRPr="00594ADB">
        <w:t xml:space="preserve"> </w:t>
      </w:r>
      <w:r w:rsidRPr="00594ADB">
        <w:rPr>
          <w:b/>
        </w:rPr>
        <w:t>55</w:t>
      </w:r>
      <w:r w:rsidRPr="00594ADB">
        <w:t>, 519-531, doi:10.1016/j.dsr.2008.01.005 (2008).</w:t>
      </w:r>
    </w:p>
    <w:p w14:paraId="6E6476F2" w14:textId="77777777" w:rsidR="00594ADB" w:rsidRPr="00594ADB" w:rsidRDefault="00594ADB" w:rsidP="00594ADB">
      <w:pPr>
        <w:pStyle w:val="EndNoteBibliography"/>
        <w:spacing w:after="0"/>
        <w:ind w:left="720" w:hanging="720"/>
      </w:pPr>
      <w:r w:rsidRPr="00594ADB">
        <w:lastRenderedPageBreak/>
        <w:t>30</w:t>
      </w:r>
      <w:r w:rsidRPr="00594ADB">
        <w:tab/>
        <w:t xml:space="preserve">Rogers, T. L., Ciaglia, M. B., Klinck, H. &amp; Southwell, C. Density can be misleading for low-density species: benefits of passive acoustic monitoring. </w:t>
      </w:r>
      <w:r w:rsidRPr="00594ADB">
        <w:rPr>
          <w:i/>
        </w:rPr>
        <w:t>PLoS ONE</w:t>
      </w:r>
      <w:r w:rsidRPr="00594ADB">
        <w:t xml:space="preserve"> </w:t>
      </w:r>
      <w:r w:rsidRPr="00594ADB">
        <w:rPr>
          <w:b/>
        </w:rPr>
        <w:t>8</w:t>
      </w:r>
      <w:r w:rsidRPr="00594ADB">
        <w:t>, e52542, doi:10.1371/journal.pone.0052542 (2013).</w:t>
      </w:r>
    </w:p>
    <w:p w14:paraId="22960AE3" w14:textId="77777777" w:rsidR="00594ADB" w:rsidRPr="00594ADB" w:rsidRDefault="00594ADB" w:rsidP="00594ADB">
      <w:pPr>
        <w:pStyle w:val="EndNoteBibliography"/>
        <w:spacing w:after="0"/>
        <w:ind w:left="720" w:hanging="720"/>
      </w:pPr>
      <w:r w:rsidRPr="00594ADB">
        <w:t>31</w:t>
      </w:r>
      <w:r w:rsidRPr="00594ADB">
        <w:tab/>
        <w:t xml:space="preserve">Santora, J. A. &amp; Veit, R. R. Spatio-temporal persistence of top predator hotspots near the Antarctic Peninsula. </w:t>
      </w:r>
      <w:r w:rsidRPr="00594ADB">
        <w:rPr>
          <w:i/>
        </w:rPr>
        <w:t>Marine Ecology Progress Series</w:t>
      </w:r>
      <w:r w:rsidRPr="00594ADB">
        <w:t xml:space="preserve"> </w:t>
      </w:r>
      <w:r w:rsidRPr="00594ADB">
        <w:rPr>
          <w:b/>
        </w:rPr>
        <w:t>487</w:t>
      </w:r>
      <w:r w:rsidRPr="00594ADB">
        <w:t>, 287-304, doi:10.3354/meps10350 (2013).</w:t>
      </w:r>
    </w:p>
    <w:p w14:paraId="4AC9FC34" w14:textId="77777777" w:rsidR="00594ADB" w:rsidRPr="00594ADB" w:rsidRDefault="00594ADB" w:rsidP="00594ADB">
      <w:pPr>
        <w:pStyle w:val="EndNoteBibliography"/>
        <w:spacing w:after="0"/>
        <w:ind w:left="720" w:hanging="720"/>
      </w:pPr>
      <w:r w:rsidRPr="00594ADB">
        <w:t>32</w:t>
      </w:r>
      <w:r w:rsidRPr="00594ADB">
        <w:tab/>
        <w:t xml:space="preserve">Management Plan for Antarctic Specially Protected Area (ASPA) No. 149 Cape Shirreff and San Telmo Island, Livingston Island, South Shetland Islands </w:t>
      </w:r>
      <w:r w:rsidRPr="00594ADB">
        <w:rPr>
          <w:i/>
        </w:rPr>
        <w:t>ATCM XLV Final Report</w:t>
      </w:r>
      <w:r w:rsidRPr="00594ADB">
        <w:t xml:space="preserve"> (2023).</w:t>
      </w:r>
    </w:p>
    <w:p w14:paraId="5BF6FAE0" w14:textId="77777777" w:rsidR="00594ADB" w:rsidRPr="00594ADB" w:rsidRDefault="00594ADB" w:rsidP="00594ADB">
      <w:pPr>
        <w:pStyle w:val="EndNoteBibliography"/>
        <w:spacing w:after="0"/>
        <w:ind w:left="720" w:hanging="720"/>
      </w:pPr>
      <w:r w:rsidRPr="00594ADB">
        <w:t>33</w:t>
      </w:r>
      <w:r w:rsidRPr="00594ADB">
        <w:tab/>
        <w:t>R Core Team. R: A Language and Environment for Statistical Computing (R Foundation for Statistical Computing, Vienna, Austria, 2023).</w:t>
      </w:r>
    </w:p>
    <w:p w14:paraId="05C6FA64" w14:textId="77777777" w:rsidR="00594ADB" w:rsidRPr="00594ADB" w:rsidRDefault="00594ADB" w:rsidP="00594ADB">
      <w:pPr>
        <w:pStyle w:val="EndNoteBibliography"/>
        <w:spacing w:after="0"/>
        <w:ind w:left="720" w:hanging="720"/>
      </w:pPr>
      <w:r w:rsidRPr="00594ADB">
        <w:t>34</w:t>
      </w:r>
      <w:r w:rsidRPr="00594ADB">
        <w:tab/>
        <w:t xml:space="preserve">Le Boeuf, B. J. &amp; Laws, R. M. </w:t>
      </w:r>
      <w:r w:rsidRPr="00594ADB">
        <w:rPr>
          <w:i/>
        </w:rPr>
        <w:t>Elephant seals: population ecology, behavior, and physiology</w:t>
      </w:r>
      <w:r w:rsidRPr="00594ADB">
        <w:t>.  (Univ of California Press, 1994).</w:t>
      </w:r>
    </w:p>
    <w:p w14:paraId="041DA33D" w14:textId="77777777" w:rsidR="00594ADB" w:rsidRPr="00594ADB" w:rsidRDefault="00594ADB" w:rsidP="00594ADB">
      <w:pPr>
        <w:pStyle w:val="EndNoteBibliography"/>
        <w:spacing w:after="0"/>
        <w:ind w:left="720" w:hanging="720"/>
      </w:pPr>
      <w:r w:rsidRPr="00594ADB">
        <w:t>35</w:t>
      </w:r>
      <w:r w:rsidRPr="00594ADB">
        <w:tab/>
        <w:t xml:space="preserve">Lake, S., Burton, H. &amp; Hindell, M. Influence of time of day and month on Weddell seal haul-out patterns at the Vestfold Hills, Antarctica. </w:t>
      </w:r>
      <w:r w:rsidRPr="00594ADB">
        <w:rPr>
          <w:i/>
        </w:rPr>
        <w:t>Polar biology</w:t>
      </w:r>
      <w:r w:rsidRPr="00594ADB">
        <w:t xml:space="preserve"> </w:t>
      </w:r>
      <w:r w:rsidRPr="00594ADB">
        <w:rPr>
          <w:b/>
        </w:rPr>
        <w:t>18</w:t>
      </w:r>
      <w:r w:rsidRPr="00594ADB">
        <w:t>, 319-324 (1997).</w:t>
      </w:r>
    </w:p>
    <w:p w14:paraId="21AAD3E4" w14:textId="77777777" w:rsidR="00594ADB" w:rsidRPr="00594ADB" w:rsidRDefault="00594ADB" w:rsidP="00594ADB">
      <w:pPr>
        <w:pStyle w:val="EndNoteBibliography"/>
        <w:spacing w:after="0"/>
        <w:ind w:left="720" w:hanging="720"/>
      </w:pPr>
      <w:r w:rsidRPr="00594ADB">
        <w:t>36</w:t>
      </w:r>
      <w:r w:rsidRPr="00594ADB">
        <w:tab/>
        <w:t>Sato, K., Tsuchiya, Y., Kudoh, S. &amp; Naito, Y. Meteorological factors affecting the number of Weddell seals hauling-out on the ice during the molting season at Syowa Station, East Antarctica.</w:t>
      </w:r>
      <w:r w:rsidRPr="00594ADB">
        <w:rPr>
          <w:i/>
        </w:rPr>
        <w:t xml:space="preserve"> Polar Bioscience</w:t>
      </w:r>
      <w:r w:rsidRPr="00594ADB">
        <w:t xml:space="preserve"> </w:t>
      </w:r>
      <w:r w:rsidRPr="00594ADB">
        <w:rPr>
          <w:b/>
        </w:rPr>
        <w:t>16</w:t>
      </w:r>
      <w:r w:rsidRPr="00594ADB">
        <w:t>, 98-103 (2003).</w:t>
      </w:r>
    </w:p>
    <w:p w14:paraId="164F3254" w14:textId="77777777" w:rsidR="00594ADB" w:rsidRPr="00594ADB" w:rsidRDefault="00594ADB" w:rsidP="00594ADB">
      <w:pPr>
        <w:pStyle w:val="EndNoteBibliography"/>
        <w:spacing w:after="0"/>
        <w:ind w:left="720" w:hanging="720"/>
      </w:pPr>
      <w:r w:rsidRPr="00594ADB">
        <w:t>37</w:t>
      </w:r>
      <w:r w:rsidRPr="00594ADB">
        <w:tab/>
        <w:t xml:space="preserve">Krause, D. J., Goebel, M. E., Marshall, G. J. &amp; Abernathy, K. Summer diving and haul‐out behavior of leopard seals (Hydrurga leptonyx) near mesopredator breeding colonies at Livingston Island, Antarctic Peninsula. </w:t>
      </w:r>
      <w:r w:rsidRPr="00594ADB">
        <w:rPr>
          <w:i/>
        </w:rPr>
        <w:t>Marine Mammal Science</w:t>
      </w:r>
      <w:r w:rsidRPr="00594ADB">
        <w:t xml:space="preserve"> </w:t>
      </w:r>
      <w:r w:rsidRPr="00594ADB">
        <w:rPr>
          <w:b/>
        </w:rPr>
        <w:t>32</w:t>
      </w:r>
      <w:r w:rsidRPr="00594ADB">
        <w:t>, 839-867 (2016).</w:t>
      </w:r>
    </w:p>
    <w:p w14:paraId="016D0E34" w14:textId="77777777" w:rsidR="00594ADB" w:rsidRPr="00594ADB" w:rsidRDefault="00594ADB" w:rsidP="00594ADB">
      <w:pPr>
        <w:pStyle w:val="EndNoteBibliography"/>
        <w:ind w:left="720" w:hanging="720"/>
      </w:pPr>
      <w:r w:rsidRPr="00594ADB">
        <w:t>38</w:t>
      </w:r>
      <w:r w:rsidRPr="00594ADB">
        <w:tab/>
        <w:t xml:space="preserve">de Gracia, N. </w:t>
      </w:r>
      <w:r w:rsidRPr="00594ADB">
        <w:rPr>
          <w:i/>
        </w:rPr>
        <w:t>The Last Cold Place: A Field Season Studying Penguins in Antarctica</w:t>
      </w:r>
      <w:r w:rsidRPr="00594ADB">
        <w:t>.  (Scribner, 2023).</w:t>
      </w:r>
    </w:p>
    <w:p w14:paraId="33B1B4F4" w14:textId="7D6AB34A" w:rsidR="008C03A9" w:rsidRPr="008C03A9" w:rsidRDefault="00410D34" w:rsidP="00BA6EDE">
      <w:pPr>
        <w:jc w:val="left"/>
      </w:pPr>
      <w:r>
        <w:fldChar w:fldCharType="end"/>
      </w:r>
    </w:p>
    <w:sectPr w:rsidR="008C03A9" w:rsidRPr="008C03A9" w:rsidSect="00F46674">
      <w:footerReference w:type="default" r:id="rId20"/>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m Woodman" w:date="2023-08-15T15:48:00Z" w:initials="SW">
    <w:p w14:paraId="34DF3BDE" w14:textId="79444F6E" w:rsidR="00087610" w:rsidRDefault="00087610">
      <w:pPr>
        <w:pStyle w:val="CommentText"/>
      </w:pPr>
      <w:r>
        <w:rPr>
          <w:rStyle w:val="CommentReference"/>
        </w:rPr>
        <w:annotationRef/>
      </w:r>
      <w:r>
        <w:t>will b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DF3B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DF3BDE" w16cid:durableId="28861C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401C2" w14:textId="77777777" w:rsidR="00CD5E04" w:rsidRDefault="00CD5E04" w:rsidP="007D356C">
      <w:r>
        <w:separator/>
      </w:r>
    </w:p>
  </w:endnote>
  <w:endnote w:type="continuationSeparator" w:id="0">
    <w:p w14:paraId="723505FE" w14:textId="77777777" w:rsidR="00CD5E04" w:rsidRDefault="00CD5E04"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0909"/>
      <w:docPartObj>
        <w:docPartGallery w:val="Page Numbers (Bottom of Page)"/>
        <w:docPartUnique/>
      </w:docPartObj>
    </w:sdtPr>
    <w:sdtEndPr>
      <w:rPr>
        <w:noProof/>
      </w:rPr>
    </w:sdtEndPr>
    <w:sdtContent>
      <w:p w14:paraId="3F03652B" w14:textId="1C34495F" w:rsidR="00087610" w:rsidRDefault="00087610">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087610" w:rsidRDefault="000876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251F1F" w14:textId="77777777" w:rsidR="00CD5E04" w:rsidRDefault="00CD5E04" w:rsidP="007D356C">
      <w:r>
        <w:separator/>
      </w:r>
    </w:p>
  </w:footnote>
  <w:footnote w:type="continuationSeparator" w:id="0">
    <w:p w14:paraId="27A266EB" w14:textId="77777777" w:rsidR="00CD5E04" w:rsidRDefault="00CD5E04"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A0061"/>
    <w:multiLevelType w:val="hybridMultilevel"/>
    <w:tmpl w:val="FE00F652"/>
    <w:lvl w:ilvl="0" w:tplc="2CE6E2B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EF51B9"/>
    <w:multiLevelType w:val="hybridMultilevel"/>
    <w:tmpl w:val="3D682D20"/>
    <w:lvl w:ilvl="0" w:tplc="147E788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4C5FAB"/>
    <w:multiLevelType w:val="hybridMultilevel"/>
    <w:tmpl w:val="D4BA8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 Woodman">
    <w15:presenceInfo w15:providerId="AD" w15:userId="S-1-5-21-1625102663-4013227018-1311561448-528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ttswx9r5ea2ger2a9vs0z2vx0aat9s0eea&quot;&gt;EndNote-Converted&lt;record-ids&gt;&lt;item&gt;176&lt;/item&gt;&lt;item&gt;177&lt;/item&gt;&lt;item&gt;178&lt;/item&gt;&lt;item&gt;181&lt;/item&gt;&lt;item&gt;18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record-ids&gt;&lt;/item&gt;&lt;/Libraries&gt;"/>
  </w:docVars>
  <w:rsids>
    <w:rsidRoot w:val="00C658AC"/>
    <w:rsid w:val="0000037C"/>
    <w:rsid w:val="00002B8E"/>
    <w:rsid w:val="0000442D"/>
    <w:rsid w:val="00005A99"/>
    <w:rsid w:val="00010A41"/>
    <w:rsid w:val="00013FE3"/>
    <w:rsid w:val="00014E8F"/>
    <w:rsid w:val="00016AD7"/>
    <w:rsid w:val="000208A4"/>
    <w:rsid w:val="00021644"/>
    <w:rsid w:val="0002601D"/>
    <w:rsid w:val="00031731"/>
    <w:rsid w:val="00031B70"/>
    <w:rsid w:val="00031C6C"/>
    <w:rsid w:val="00031FD2"/>
    <w:rsid w:val="00032E14"/>
    <w:rsid w:val="000423CB"/>
    <w:rsid w:val="0004261E"/>
    <w:rsid w:val="0004448A"/>
    <w:rsid w:val="00044ED5"/>
    <w:rsid w:val="00050437"/>
    <w:rsid w:val="0005659F"/>
    <w:rsid w:val="0006084A"/>
    <w:rsid w:val="00061B6D"/>
    <w:rsid w:val="0006485A"/>
    <w:rsid w:val="00070888"/>
    <w:rsid w:val="00076EE2"/>
    <w:rsid w:val="00080D90"/>
    <w:rsid w:val="00087610"/>
    <w:rsid w:val="000A5234"/>
    <w:rsid w:val="000A7BC3"/>
    <w:rsid w:val="000B15F3"/>
    <w:rsid w:val="000B25A3"/>
    <w:rsid w:val="000B2EC8"/>
    <w:rsid w:val="000B33B4"/>
    <w:rsid w:val="000B45B4"/>
    <w:rsid w:val="000C0413"/>
    <w:rsid w:val="000C0591"/>
    <w:rsid w:val="000C0D2F"/>
    <w:rsid w:val="000C240C"/>
    <w:rsid w:val="000C2C47"/>
    <w:rsid w:val="000C31BC"/>
    <w:rsid w:val="000C6531"/>
    <w:rsid w:val="000D04E6"/>
    <w:rsid w:val="000D101C"/>
    <w:rsid w:val="000D6C71"/>
    <w:rsid w:val="000E03CA"/>
    <w:rsid w:val="000E3551"/>
    <w:rsid w:val="000F2B76"/>
    <w:rsid w:val="000F377A"/>
    <w:rsid w:val="000F3E48"/>
    <w:rsid w:val="00104980"/>
    <w:rsid w:val="00105485"/>
    <w:rsid w:val="00106CF2"/>
    <w:rsid w:val="00114EF9"/>
    <w:rsid w:val="00116073"/>
    <w:rsid w:val="00117479"/>
    <w:rsid w:val="001178B5"/>
    <w:rsid w:val="00121EEF"/>
    <w:rsid w:val="00122B95"/>
    <w:rsid w:val="001234F4"/>
    <w:rsid w:val="0012452F"/>
    <w:rsid w:val="00124E0A"/>
    <w:rsid w:val="0012686E"/>
    <w:rsid w:val="0013731F"/>
    <w:rsid w:val="00137B87"/>
    <w:rsid w:val="00143EC9"/>
    <w:rsid w:val="0014562B"/>
    <w:rsid w:val="00146539"/>
    <w:rsid w:val="001562D6"/>
    <w:rsid w:val="00160DB8"/>
    <w:rsid w:val="00161AB9"/>
    <w:rsid w:val="001620BD"/>
    <w:rsid w:val="00162C20"/>
    <w:rsid w:val="00167FB1"/>
    <w:rsid w:val="001731AC"/>
    <w:rsid w:val="00173B61"/>
    <w:rsid w:val="00173C40"/>
    <w:rsid w:val="00173F65"/>
    <w:rsid w:val="00174F1F"/>
    <w:rsid w:val="001760FA"/>
    <w:rsid w:val="00180141"/>
    <w:rsid w:val="00181083"/>
    <w:rsid w:val="001868CB"/>
    <w:rsid w:val="00194144"/>
    <w:rsid w:val="001944B6"/>
    <w:rsid w:val="001A0D8C"/>
    <w:rsid w:val="001A42FD"/>
    <w:rsid w:val="001A4959"/>
    <w:rsid w:val="001B2DF1"/>
    <w:rsid w:val="001B4458"/>
    <w:rsid w:val="001B68E4"/>
    <w:rsid w:val="001B7594"/>
    <w:rsid w:val="001B77CC"/>
    <w:rsid w:val="001C5C17"/>
    <w:rsid w:val="001D0271"/>
    <w:rsid w:val="001D02E1"/>
    <w:rsid w:val="001D3E62"/>
    <w:rsid w:val="001D76D5"/>
    <w:rsid w:val="001E0B39"/>
    <w:rsid w:val="001E2031"/>
    <w:rsid w:val="001E5237"/>
    <w:rsid w:val="001E52BB"/>
    <w:rsid w:val="001E69D2"/>
    <w:rsid w:val="001F4ACE"/>
    <w:rsid w:val="001F5430"/>
    <w:rsid w:val="001F6BDA"/>
    <w:rsid w:val="00200EAE"/>
    <w:rsid w:val="00203F22"/>
    <w:rsid w:val="00207F29"/>
    <w:rsid w:val="00213B57"/>
    <w:rsid w:val="00220D27"/>
    <w:rsid w:val="00223B44"/>
    <w:rsid w:val="00223D19"/>
    <w:rsid w:val="002243B4"/>
    <w:rsid w:val="0022668B"/>
    <w:rsid w:val="00226845"/>
    <w:rsid w:val="00230020"/>
    <w:rsid w:val="0023665E"/>
    <w:rsid w:val="002420D3"/>
    <w:rsid w:val="00244791"/>
    <w:rsid w:val="00244D32"/>
    <w:rsid w:val="00246258"/>
    <w:rsid w:val="002477BD"/>
    <w:rsid w:val="002502F5"/>
    <w:rsid w:val="002511ED"/>
    <w:rsid w:val="00255BD9"/>
    <w:rsid w:val="00256952"/>
    <w:rsid w:val="00257227"/>
    <w:rsid w:val="00261C85"/>
    <w:rsid w:val="00264AB3"/>
    <w:rsid w:val="00274EE6"/>
    <w:rsid w:val="00276FD5"/>
    <w:rsid w:val="0028141C"/>
    <w:rsid w:val="00281EFD"/>
    <w:rsid w:val="00283FDB"/>
    <w:rsid w:val="00291E7C"/>
    <w:rsid w:val="002922AB"/>
    <w:rsid w:val="00296403"/>
    <w:rsid w:val="002A36A8"/>
    <w:rsid w:val="002A3989"/>
    <w:rsid w:val="002A5E5A"/>
    <w:rsid w:val="002A7BB6"/>
    <w:rsid w:val="002B13D7"/>
    <w:rsid w:val="002B161C"/>
    <w:rsid w:val="002B2E97"/>
    <w:rsid w:val="002B76EC"/>
    <w:rsid w:val="002C39B8"/>
    <w:rsid w:val="002C4A7E"/>
    <w:rsid w:val="002D2F7A"/>
    <w:rsid w:val="002D3F03"/>
    <w:rsid w:val="002E1816"/>
    <w:rsid w:val="002E1FBF"/>
    <w:rsid w:val="002E2DD7"/>
    <w:rsid w:val="002E320D"/>
    <w:rsid w:val="002E329C"/>
    <w:rsid w:val="002E459A"/>
    <w:rsid w:val="002E6BBE"/>
    <w:rsid w:val="002F1AEB"/>
    <w:rsid w:val="002F258D"/>
    <w:rsid w:val="002F51AD"/>
    <w:rsid w:val="002F691A"/>
    <w:rsid w:val="003007B5"/>
    <w:rsid w:val="00302FE2"/>
    <w:rsid w:val="003109FE"/>
    <w:rsid w:val="00310AF1"/>
    <w:rsid w:val="00310F44"/>
    <w:rsid w:val="003140EC"/>
    <w:rsid w:val="00315BC2"/>
    <w:rsid w:val="00316A3E"/>
    <w:rsid w:val="00322B21"/>
    <w:rsid w:val="003232B0"/>
    <w:rsid w:val="0032698A"/>
    <w:rsid w:val="00330766"/>
    <w:rsid w:val="0033109F"/>
    <w:rsid w:val="00331576"/>
    <w:rsid w:val="00334E8F"/>
    <w:rsid w:val="003359E3"/>
    <w:rsid w:val="003372AD"/>
    <w:rsid w:val="00341129"/>
    <w:rsid w:val="003420D0"/>
    <w:rsid w:val="0034453F"/>
    <w:rsid w:val="00345066"/>
    <w:rsid w:val="0035127C"/>
    <w:rsid w:val="00351A29"/>
    <w:rsid w:val="003564C4"/>
    <w:rsid w:val="00356E67"/>
    <w:rsid w:val="00360C94"/>
    <w:rsid w:val="00360D6F"/>
    <w:rsid w:val="003626AB"/>
    <w:rsid w:val="0037051D"/>
    <w:rsid w:val="00371D0C"/>
    <w:rsid w:val="00372F08"/>
    <w:rsid w:val="00374E62"/>
    <w:rsid w:val="00377DB4"/>
    <w:rsid w:val="00382606"/>
    <w:rsid w:val="00384DE8"/>
    <w:rsid w:val="00384E9C"/>
    <w:rsid w:val="003958DC"/>
    <w:rsid w:val="00396F60"/>
    <w:rsid w:val="003A0063"/>
    <w:rsid w:val="003A37DC"/>
    <w:rsid w:val="003A425C"/>
    <w:rsid w:val="003A5F03"/>
    <w:rsid w:val="003B02F6"/>
    <w:rsid w:val="003B5322"/>
    <w:rsid w:val="003D612D"/>
    <w:rsid w:val="003E0FDC"/>
    <w:rsid w:val="003E4CF7"/>
    <w:rsid w:val="003F030F"/>
    <w:rsid w:val="003F5B86"/>
    <w:rsid w:val="003F6543"/>
    <w:rsid w:val="00401BE7"/>
    <w:rsid w:val="004022CF"/>
    <w:rsid w:val="00407EF7"/>
    <w:rsid w:val="00410D34"/>
    <w:rsid w:val="00422717"/>
    <w:rsid w:val="00422E93"/>
    <w:rsid w:val="00425027"/>
    <w:rsid w:val="004250DA"/>
    <w:rsid w:val="004253F2"/>
    <w:rsid w:val="004356F6"/>
    <w:rsid w:val="004378C2"/>
    <w:rsid w:val="00444308"/>
    <w:rsid w:val="0045189F"/>
    <w:rsid w:val="00454E6C"/>
    <w:rsid w:val="00455F9A"/>
    <w:rsid w:val="0046148E"/>
    <w:rsid w:val="00467ECA"/>
    <w:rsid w:val="00475266"/>
    <w:rsid w:val="00480A73"/>
    <w:rsid w:val="00480DB9"/>
    <w:rsid w:val="004849E1"/>
    <w:rsid w:val="0049210B"/>
    <w:rsid w:val="00497DBF"/>
    <w:rsid w:val="004A55FE"/>
    <w:rsid w:val="004A5E4F"/>
    <w:rsid w:val="004A7BE6"/>
    <w:rsid w:val="004B2556"/>
    <w:rsid w:val="004B449A"/>
    <w:rsid w:val="004B44CE"/>
    <w:rsid w:val="004B5806"/>
    <w:rsid w:val="004B6C71"/>
    <w:rsid w:val="004C01B6"/>
    <w:rsid w:val="004C139F"/>
    <w:rsid w:val="004C1886"/>
    <w:rsid w:val="004C50CD"/>
    <w:rsid w:val="004C6203"/>
    <w:rsid w:val="004D20F9"/>
    <w:rsid w:val="004D26AA"/>
    <w:rsid w:val="004D7FC0"/>
    <w:rsid w:val="004E07B1"/>
    <w:rsid w:val="004E0C09"/>
    <w:rsid w:val="004E101E"/>
    <w:rsid w:val="004E4087"/>
    <w:rsid w:val="004E7899"/>
    <w:rsid w:val="004E7CCE"/>
    <w:rsid w:val="004F0BBF"/>
    <w:rsid w:val="004F5C37"/>
    <w:rsid w:val="004F5EEE"/>
    <w:rsid w:val="004F71C1"/>
    <w:rsid w:val="005002DD"/>
    <w:rsid w:val="00501259"/>
    <w:rsid w:val="00503E57"/>
    <w:rsid w:val="00507D41"/>
    <w:rsid w:val="0051469D"/>
    <w:rsid w:val="0051668C"/>
    <w:rsid w:val="00517E04"/>
    <w:rsid w:val="005201DC"/>
    <w:rsid w:val="00521FDE"/>
    <w:rsid w:val="005306ED"/>
    <w:rsid w:val="00541864"/>
    <w:rsid w:val="00543FB0"/>
    <w:rsid w:val="0054774A"/>
    <w:rsid w:val="00551A12"/>
    <w:rsid w:val="00552FEB"/>
    <w:rsid w:val="005530AF"/>
    <w:rsid w:val="00553C2D"/>
    <w:rsid w:val="00554013"/>
    <w:rsid w:val="0055519A"/>
    <w:rsid w:val="00564FDD"/>
    <w:rsid w:val="00566A96"/>
    <w:rsid w:val="00566F9E"/>
    <w:rsid w:val="005677D5"/>
    <w:rsid w:val="005724DC"/>
    <w:rsid w:val="00572512"/>
    <w:rsid w:val="00573418"/>
    <w:rsid w:val="00573D04"/>
    <w:rsid w:val="00580361"/>
    <w:rsid w:val="00584A60"/>
    <w:rsid w:val="00585FB1"/>
    <w:rsid w:val="005938A2"/>
    <w:rsid w:val="00594ADB"/>
    <w:rsid w:val="00596E02"/>
    <w:rsid w:val="005A72AE"/>
    <w:rsid w:val="005A72C4"/>
    <w:rsid w:val="005B02A0"/>
    <w:rsid w:val="005B2BEB"/>
    <w:rsid w:val="005B3214"/>
    <w:rsid w:val="005B48DF"/>
    <w:rsid w:val="005C5DBC"/>
    <w:rsid w:val="005C6E7A"/>
    <w:rsid w:val="005D0A2A"/>
    <w:rsid w:val="005D1B8A"/>
    <w:rsid w:val="005D520D"/>
    <w:rsid w:val="005D5216"/>
    <w:rsid w:val="005D5BC9"/>
    <w:rsid w:val="005D6D21"/>
    <w:rsid w:val="005E0087"/>
    <w:rsid w:val="005E04D0"/>
    <w:rsid w:val="005E1C11"/>
    <w:rsid w:val="005E32B5"/>
    <w:rsid w:val="005E4A6F"/>
    <w:rsid w:val="005E5E3B"/>
    <w:rsid w:val="005F4536"/>
    <w:rsid w:val="005F46AA"/>
    <w:rsid w:val="005F6D88"/>
    <w:rsid w:val="005F798F"/>
    <w:rsid w:val="00602299"/>
    <w:rsid w:val="00603431"/>
    <w:rsid w:val="00603B02"/>
    <w:rsid w:val="00603E39"/>
    <w:rsid w:val="00606804"/>
    <w:rsid w:val="006127A8"/>
    <w:rsid w:val="00614134"/>
    <w:rsid w:val="0061710F"/>
    <w:rsid w:val="006218C7"/>
    <w:rsid w:val="00621CBA"/>
    <w:rsid w:val="00627C5A"/>
    <w:rsid w:val="0063062F"/>
    <w:rsid w:val="00631463"/>
    <w:rsid w:val="006349D8"/>
    <w:rsid w:val="00634CE3"/>
    <w:rsid w:val="00636B41"/>
    <w:rsid w:val="00640A40"/>
    <w:rsid w:val="00642D2B"/>
    <w:rsid w:val="00643F56"/>
    <w:rsid w:val="00643F7D"/>
    <w:rsid w:val="006509B5"/>
    <w:rsid w:val="006527DC"/>
    <w:rsid w:val="00654CD0"/>
    <w:rsid w:val="00654F07"/>
    <w:rsid w:val="006609B9"/>
    <w:rsid w:val="00663142"/>
    <w:rsid w:val="006633D3"/>
    <w:rsid w:val="00663E66"/>
    <w:rsid w:val="006657DF"/>
    <w:rsid w:val="00666860"/>
    <w:rsid w:val="00675897"/>
    <w:rsid w:val="00675B3B"/>
    <w:rsid w:val="00676E0A"/>
    <w:rsid w:val="006775FC"/>
    <w:rsid w:val="00682A70"/>
    <w:rsid w:val="0068781C"/>
    <w:rsid w:val="006879E3"/>
    <w:rsid w:val="0069080A"/>
    <w:rsid w:val="00690F40"/>
    <w:rsid w:val="00695DE2"/>
    <w:rsid w:val="00696482"/>
    <w:rsid w:val="006966F7"/>
    <w:rsid w:val="00696F35"/>
    <w:rsid w:val="006A42F1"/>
    <w:rsid w:val="006A5238"/>
    <w:rsid w:val="006A7ABD"/>
    <w:rsid w:val="006B02A9"/>
    <w:rsid w:val="006B31F1"/>
    <w:rsid w:val="006B338E"/>
    <w:rsid w:val="006B4451"/>
    <w:rsid w:val="006B4DC6"/>
    <w:rsid w:val="006C20DE"/>
    <w:rsid w:val="006C2EB6"/>
    <w:rsid w:val="006C3329"/>
    <w:rsid w:val="006C4B68"/>
    <w:rsid w:val="006C5732"/>
    <w:rsid w:val="006C5875"/>
    <w:rsid w:val="006C5BB1"/>
    <w:rsid w:val="006C6734"/>
    <w:rsid w:val="006C6FD9"/>
    <w:rsid w:val="006D1D16"/>
    <w:rsid w:val="006D2C30"/>
    <w:rsid w:val="006D4D79"/>
    <w:rsid w:val="006D68E2"/>
    <w:rsid w:val="006E1DE6"/>
    <w:rsid w:val="006E2F22"/>
    <w:rsid w:val="006E398C"/>
    <w:rsid w:val="006E4223"/>
    <w:rsid w:val="006E6B46"/>
    <w:rsid w:val="006F1F23"/>
    <w:rsid w:val="006F1F3E"/>
    <w:rsid w:val="006F222E"/>
    <w:rsid w:val="006F409A"/>
    <w:rsid w:val="006F4C12"/>
    <w:rsid w:val="006F505E"/>
    <w:rsid w:val="006F5237"/>
    <w:rsid w:val="00706836"/>
    <w:rsid w:val="0071555A"/>
    <w:rsid w:val="00716E73"/>
    <w:rsid w:val="00722208"/>
    <w:rsid w:val="00725E8C"/>
    <w:rsid w:val="007260C0"/>
    <w:rsid w:val="0072691E"/>
    <w:rsid w:val="007273E3"/>
    <w:rsid w:val="00727530"/>
    <w:rsid w:val="00730A5D"/>
    <w:rsid w:val="007324E6"/>
    <w:rsid w:val="00733785"/>
    <w:rsid w:val="00734B8B"/>
    <w:rsid w:val="00735F32"/>
    <w:rsid w:val="0073665D"/>
    <w:rsid w:val="00736CC5"/>
    <w:rsid w:val="007428B3"/>
    <w:rsid w:val="00742A20"/>
    <w:rsid w:val="00746267"/>
    <w:rsid w:val="0075025C"/>
    <w:rsid w:val="00750280"/>
    <w:rsid w:val="007514ED"/>
    <w:rsid w:val="007515FA"/>
    <w:rsid w:val="00752FD3"/>
    <w:rsid w:val="007544CC"/>
    <w:rsid w:val="00761FF4"/>
    <w:rsid w:val="007646AB"/>
    <w:rsid w:val="0076544C"/>
    <w:rsid w:val="0077240C"/>
    <w:rsid w:val="0077402B"/>
    <w:rsid w:val="00774579"/>
    <w:rsid w:val="007808E8"/>
    <w:rsid w:val="007811AD"/>
    <w:rsid w:val="00781899"/>
    <w:rsid w:val="00782948"/>
    <w:rsid w:val="007874D7"/>
    <w:rsid w:val="007879D9"/>
    <w:rsid w:val="00792D94"/>
    <w:rsid w:val="007967C6"/>
    <w:rsid w:val="007968AA"/>
    <w:rsid w:val="00797648"/>
    <w:rsid w:val="007A0FF9"/>
    <w:rsid w:val="007A423E"/>
    <w:rsid w:val="007A66CA"/>
    <w:rsid w:val="007B77EF"/>
    <w:rsid w:val="007C23D3"/>
    <w:rsid w:val="007C5057"/>
    <w:rsid w:val="007C57FD"/>
    <w:rsid w:val="007C6795"/>
    <w:rsid w:val="007D1910"/>
    <w:rsid w:val="007D2B51"/>
    <w:rsid w:val="007D2E1E"/>
    <w:rsid w:val="007D356C"/>
    <w:rsid w:val="007D404C"/>
    <w:rsid w:val="007D425D"/>
    <w:rsid w:val="007D43FB"/>
    <w:rsid w:val="007D7053"/>
    <w:rsid w:val="007E1EC5"/>
    <w:rsid w:val="007E67ED"/>
    <w:rsid w:val="007F09F6"/>
    <w:rsid w:val="007F1421"/>
    <w:rsid w:val="007F17E1"/>
    <w:rsid w:val="007F1AE9"/>
    <w:rsid w:val="007F29EB"/>
    <w:rsid w:val="007F4AB0"/>
    <w:rsid w:val="007F5EE0"/>
    <w:rsid w:val="007F7628"/>
    <w:rsid w:val="00800FFA"/>
    <w:rsid w:val="00802216"/>
    <w:rsid w:val="008051F3"/>
    <w:rsid w:val="00805AB9"/>
    <w:rsid w:val="00810D65"/>
    <w:rsid w:val="008128C2"/>
    <w:rsid w:val="008144EA"/>
    <w:rsid w:val="00822B1F"/>
    <w:rsid w:val="00823018"/>
    <w:rsid w:val="008311C8"/>
    <w:rsid w:val="0083352D"/>
    <w:rsid w:val="00837363"/>
    <w:rsid w:val="00841AA9"/>
    <w:rsid w:val="00846380"/>
    <w:rsid w:val="00850D97"/>
    <w:rsid w:val="008542B7"/>
    <w:rsid w:val="00855076"/>
    <w:rsid w:val="0085667F"/>
    <w:rsid w:val="00860C8C"/>
    <w:rsid w:val="00862E7F"/>
    <w:rsid w:val="00864E9D"/>
    <w:rsid w:val="008672AF"/>
    <w:rsid w:val="00867ECD"/>
    <w:rsid w:val="00870E98"/>
    <w:rsid w:val="008710DC"/>
    <w:rsid w:val="0087313A"/>
    <w:rsid w:val="00874755"/>
    <w:rsid w:val="00874DAE"/>
    <w:rsid w:val="008762BE"/>
    <w:rsid w:val="008801F3"/>
    <w:rsid w:val="008848C2"/>
    <w:rsid w:val="00885477"/>
    <w:rsid w:val="008862DA"/>
    <w:rsid w:val="008865A8"/>
    <w:rsid w:val="00890DC2"/>
    <w:rsid w:val="00897A7B"/>
    <w:rsid w:val="008B1E78"/>
    <w:rsid w:val="008B40BE"/>
    <w:rsid w:val="008B68D8"/>
    <w:rsid w:val="008C03A9"/>
    <w:rsid w:val="008C064C"/>
    <w:rsid w:val="008C6453"/>
    <w:rsid w:val="008C67C8"/>
    <w:rsid w:val="008C78CD"/>
    <w:rsid w:val="008D0DB4"/>
    <w:rsid w:val="008D4BE9"/>
    <w:rsid w:val="008E2FA7"/>
    <w:rsid w:val="008E4D50"/>
    <w:rsid w:val="008E4F18"/>
    <w:rsid w:val="008E59C7"/>
    <w:rsid w:val="008E5B7A"/>
    <w:rsid w:val="008E7281"/>
    <w:rsid w:val="008E7376"/>
    <w:rsid w:val="00902FDE"/>
    <w:rsid w:val="00906AE4"/>
    <w:rsid w:val="00906AF8"/>
    <w:rsid w:val="00907A92"/>
    <w:rsid w:val="00912E2E"/>
    <w:rsid w:val="00914EAB"/>
    <w:rsid w:val="00921650"/>
    <w:rsid w:val="00921CBC"/>
    <w:rsid w:val="0092298C"/>
    <w:rsid w:val="0092347A"/>
    <w:rsid w:val="009250A5"/>
    <w:rsid w:val="00926F5F"/>
    <w:rsid w:val="00942805"/>
    <w:rsid w:val="009479CB"/>
    <w:rsid w:val="0095243A"/>
    <w:rsid w:val="00953C80"/>
    <w:rsid w:val="00953F1C"/>
    <w:rsid w:val="00954579"/>
    <w:rsid w:val="0095488E"/>
    <w:rsid w:val="00956DEF"/>
    <w:rsid w:val="009575FB"/>
    <w:rsid w:val="00964B4B"/>
    <w:rsid w:val="009663BB"/>
    <w:rsid w:val="00971EDC"/>
    <w:rsid w:val="00973D8D"/>
    <w:rsid w:val="009769DE"/>
    <w:rsid w:val="00977E74"/>
    <w:rsid w:val="009808C6"/>
    <w:rsid w:val="00987651"/>
    <w:rsid w:val="00987FA5"/>
    <w:rsid w:val="009913CF"/>
    <w:rsid w:val="009932E0"/>
    <w:rsid w:val="00994267"/>
    <w:rsid w:val="00994ADE"/>
    <w:rsid w:val="00995B52"/>
    <w:rsid w:val="00997EA1"/>
    <w:rsid w:val="00997EFF"/>
    <w:rsid w:val="009A47C1"/>
    <w:rsid w:val="009B0E03"/>
    <w:rsid w:val="009B1655"/>
    <w:rsid w:val="009B4204"/>
    <w:rsid w:val="009C0966"/>
    <w:rsid w:val="009C53AA"/>
    <w:rsid w:val="009C6B7D"/>
    <w:rsid w:val="009D19E3"/>
    <w:rsid w:val="009D2289"/>
    <w:rsid w:val="009D3AE0"/>
    <w:rsid w:val="009D3C78"/>
    <w:rsid w:val="009D46B7"/>
    <w:rsid w:val="009E06B9"/>
    <w:rsid w:val="009E094C"/>
    <w:rsid w:val="009E2858"/>
    <w:rsid w:val="009E3366"/>
    <w:rsid w:val="009E6FB2"/>
    <w:rsid w:val="009F0680"/>
    <w:rsid w:val="009F601F"/>
    <w:rsid w:val="00A00CD4"/>
    <w:rsid w:val="00A02663"/>
    <w:rsid w:val="00A0273D"/>
    <w:rsid w:val="00A04842"/>
    <w:rsid w:val="00A1249D"/>
    <w:rsid w:val="00A225F9"/>
    <w:rsid w:val="00A266C8"/>
    <w:rsid w:val="00A26D7B"/>
    <w:rsid w:val="00A27991"/>
    <w:rsid w:val="00A3377F"/>
    <w:rsid w:val="00A339B8"/>
    <w:rsid w:val="00A3553F"/>
    <w:rsid w:val="00A41FFB"/>
    <w:rsid w:val="00A4284F"/>
    <w:rsid w:val="00A43FD7"/>
    <w:rsid w:val="00A458AD"/>
    <w:rsid w:val="00A45CF8"/>
    <w:rsid w:val="00A4687F"/>
    <w:rsid w:val="00A47D9F"/>
    <w:rsid w:val="00A50262"/>
    <w:rsid w:val="00A51047"/>
    <w:rsid w:val="00A60920"/>
    <w:rsid w:val="00A6226A"/>
    <w:rsid w:val="00A628AC"/>
    <w:rsid w:val="00A62979"/>
    <w:rsid w:val="00A64606"/>
    <w:rsid w:val="00A65A9C"/>
    <w:rsid w:val="00A65FDC"/>
    <w:rsid w:val="00A77B0A"/>
    <w:rsid w:val="00A8699D"/>
    <w:rsid w:val="00A978C8"/>
    <w:rsid w:val="00AA0622"/>
    <w:rsid w:val="00AA51DE"/>
    <w:rsid w:val="00AB27D6"/>
    <w:rsid w:val="00AB42B2"/>
    <w:rsid w:val="00AB46AF"/>
    <w:rsid w:val="00AB4A70"/>
    <w:rsid w:val="00AB51FC"/>
    <w:rsid w:val="00AC2D29"/>
    <w:rsid w:val="00AC6F8E"/>
    <w:rsid w:val="00AD010D"/>
    <w:rsid w:val="00AD669A"/>
    <w:rsid w:val="00AD6C50"/>
    <w:rsid w:val="00AE1E17"/>
    <w:rsid w:val="00AE5804"/>
    <w:rsid w:val="00AE5982"/>
    <w:rsid w:val="00AE6687"/>
    <w:rsid w:val="00AF0C98"/>
    <w:rsid w:val="00AF293E"/>
    <w:rsid w:val="00AF313F"/>
    <w:rsid w:val="00AF3C37"/>
    <w:rsid w:val="00AF7AC1"/>
    <w:rsid w:val="00B01FE7"/>
    <w:rsid w:val="00B03674"/>
    <w:rsid w:val="00B04D0E"/>
    <w:rsid w:val="00B074B7"/>
    <w:rsid w:val="00B07F72"/>
    <w:rsid w:val="00B1140D"/>
    <w:rsid w:val="00B141EE"/>
    <w:rsid w:val="00B15CB6"/>
    <w:rsid w:val="00B16BA2"/>
    <w:rsid w:val="00B2161C"/>
    <w:rsid w:val="00B26AF2"/>
    <w:rsid w:val="00B336A8"/>
    <w:rsid w:val="00B34496"/>
    <w:rsid w:val="00B346FE"/>
    <w:rsid w:val="00B36C9B"/>
    <w:rsid w:val="00B37882"/>
    <w:rsid w:val="00B4315D"/>
    <w:rsid w:val="00B44E36"/>
    <w:rsid w:val="00B4775D"/>
    <w:rsid w:val="00B47E75"/>
    <w:rsid w:val="00B5009D"/>
    <w:rsid w:val="00B50A2C"/>
    <w:rsid w:val="00B50FF2"/>
    <w:rsid w:val="00B51289"/>
    <w:rsid w:val="00B558ED"/>
    <w:rsid w:val="00B60457"/>
    <w:rsid w:val="00B6277C"/>
    <w:rsid w:val="00B70C7B"/>
    <w:rsid w:val="00B72505"/>
    <w:rsid w:val="00B726F4"/>
    <w:rsid w:val="00B74693"/>
    <w:rsid w:val="00B80F82"/>
    <w:rsid w:val="00B82961"/>
    <w:rsid w:val="00B82BBC"/>
    <w:rsid w:val="00B82DCD"/>
    <w:rsid w:val="00B83477"/>
    <w:rsid w:val="00B84A4F"/>
    <w:rsid w:val="00B918C9"/>
    <w:rsid w:val="00B91E09"/>
    <w:rsid w:val="00B95C2D"/>
    <w:rsid w:val="00B96513"/>
    <w:rsid w:val="00BA2FFA"/>
    <w:rsid w:val="00BA6EDE"/>
    <w:rsid w:val="00BB00D5"/>
    <w:rsid w:val="00BB1A66"/>
    <w:rsid w:val="00BB4E86"/>
    <w:rsid w:val="00BB7731"/>
    <w:rsid w:val="00BC1A27"/>
    <w:rsid w:val="00BC26C7"/>
    <w:rsid w:val="00BC37E2"/>
    <w:rsid w:val="00BC44D0"/>
    <w:rsid w:val="00BD07A9"/>
    <w:rsid w:val="00BD0F7F"/>
    <w:rsid w:val="00BD1978"/>
    <w:rsid w:val="00BD24E0"/>
    <w:rsid w:val="00BD38C4"/>
    <w:rsid w:val="00BD4554"/>
    <w:rsid w:val="00BD52C5"/>
    <w:rsid w:val="00BE0389"/>
    <w:rsid w:val="00BE1245"/>
    <w:rsid w:val="00BE6A84"/>
    <w:rsid w:val="00BE6FFC"/>
    <w:rsid w:val="00BF2DD3"/>
    <w:rsid w:val="00BF662B"/>
    <w:rsid w:val="00BF6D5A"/>
    <w:rsid w:val="00C006C7"/>
    <w:rsid w:val="00C00950"/>
    <w:rsid w:val="00C01764"/>
    <w:rsid w:val="00C03EA6"/>
    <w:rsid w:val="00C05173"/>
    <w:rsid w:val="00C065BF"/>
    <w:rsid w:val="00C10CDF"/>
    <w:rsid w:val="00C124D9"/>
    <w:rsid w:val="00C13239"/>
    <w:rsid w:val="00C1452F"/>
    <w:rsid w:val="00C14C6A"/>
    <w:rsid w:val="00C15EFD"/>
    <w:rsid w:val="00C23403"/>
    <w:rsid w:val="00C23631"/>
    <w:rsid w:val="00C253E8"/>
    <w:rsid w:val="00C25C7B"/>
    <w:rsid w:val="00C3118B"/>
    <w:rsid w:val="00C32EB7"/>
    <w:rsid w:val="00C40785"/>
    <w:rsid w:val="00C450C3"/>
    <w:rsid w:val="00C46724"/>
    <w:rsid w:val="00C5058C"/>
    <w:rsid w:val="00C52D2E"/>
    <w:rsid w:val="00C54321"/>
    <w:rsid w:val="00C547A1"/>
    <w:rsid w:val="00C551A5"/>
    <w:rsid w:val="00C551D4"/>
    <w:rsid w:val="00C575B5"/>
    <w:rsid w:val="00C658AC"/>
    <w:rsid w:val="00C72F6F"/>
    <w:rsid w:val="00C7476B"/>
    <w:rsid w:val="00C74AA6"/>
    <w:rsid w:val="00C74B18"/>
    <w:rsid w:val="00C74CBB"/>
    <w:rsid w:val="00C76011"/>
    <w:rsid w:val="00C771FD"/>
    <w:rsid w:val="00C873D6"/>
    <w:rsid w:val="00C90A60"/>
    <w:rsid w:val="00C91419"/>
    <w:rsid w:val="00C94FB5"/>
    <w:rsid w:val="00C9686B"/>
    <w:rsid w:val="00C96AF7"/>
    <w:rsid w:val="00C9707B"/>
    <w:rsid w:val="00C97156"/>
    <w:rsid w:val="00CA3A4C"/>
    <w:rsid w:val="00CA5085"/>
    <w:rsid w:val="00CA5D16"/>
    <w:rsid w:val="00CA5FF6"/>
    <w:rsid w:val="00CA730A"/>
    <w:rsid w:val="00CA7403"/>
    <w:rsid w:val="00CA7C49"/>
    <w:rsid w:val="00CB4821"/>
    <w:rsid w:val="00CB5D65"/>
    <w:rsid w:val="00CB71BA"/>
    <w:rsid w:val="00CC049D"/>
    <w:rsid w:val="00CC14DE"/>
    <w:rsid w:val="00CC3B2D"/>
    <w:rsid w:val="00CC487F"/>
    <w:rsid w:val="00CC62C5"/>
    <w:rsid w:val="00CD12A1"/>
    <w:rsid w:val="00CD3997"/>
    <w:rsid w:val="00CD5E04"/>
    <w:rsid w:val="00CE07C0"/>
    <w:rsid w:val="00CE2917"/>
    <w:rsid w:val="00CE3870"/>
    <w:rsid w:val="00CE3CB3"/>
    <w:rsid w:val="00CE40D3"/>
    <w:rsid w:val="00CE7A1B"/>
    <w:rsid w:val="00CF02F0"/>
    <w:rsid w:val="00CF3FA5"/>
    <w:rsid w:val="00CF51BF"/>
    <w:rsid w:val="00CF5308"/>
    <w:rsid w:val="00CF5515"/>
    <w:rsid w:val="00D024A5"/>
    <w:rsid w:val="00D04A0E"/>
    <w:rsid w:val="00D05389"/>
    <w:rsid w:val="00D12DFB"/>
    <w:rsid w:val="00D1532A"/>
    <w:rsid w:val="00D160BE"/>
    <w:rsid w:val="00D1675F"/>
    <w:rsid w:val="00D210EB"/>
    <w:rsid w:val="00D235CC"/>
    <w:rsid w:val="00D26630"/>
    <w:rsid w:val="00D32798"/>
    <w:rsid w:val="00D34A32"/>
    <w:rsid w:val="00D356D0"/>
    <w:rsid w:val="00D35B3A"/>
    <w:rsid w:val="00D37E11"/>
    <w:rsid w:val="00D440B6"/>
    <w:rsid w:val="00D45504"/>
    <w:rsid w:val="00D462E9"/>
    <w:rsid w:val="00D46748"/>
    <w:rsid w:val="00D51789"/>
    <w:rsid w:val="00D54F42"/>
    <w:rsid w:val="00D64CF9"/>
    <w:rsid w:val="00D66597"/>
    <w:rsid w:val="00D678F3"/>
    <w:rsid w:val="00D74D18"/>
    <w:rsid w:val="00D81988"/>
    <w:rsid w:val="00D8512C"/>
    <w:rsid w:val="00D877AC"/>
    <w:rsid w:val="00D916D8"/>
    <w:rsid w:val="00DA05CF"/>
    <w:rsid w:val="00DA3F84"/>
    <w:rsid w:val="00DB3D44"/>
    <w:rsid w:val="00DB7BFA"/>
    <w:rsid w:val="00DC1187"/>
    <w:rsid w:val="00DC6CE7"/>
    <w:rsid w:val="00DD2C29"/>
    <w:rsid w:val="00DD31AB"/>
    <w:rsid w:val="00DE1412"/>
    <w:rsid w:val="00DE4ADF"/>
    <w:rsid w:val="00DE5544"/>
    <w:rsid w:val="00DE7515"/>
    <w:rsid w:val="00DE7F8D"/>
    <w:rsid w:val="00DF5428"/>
    <w:rsid w:val="00DF602F"/>
    <w:rsid w:val="00E00176"/>
    <w:rsid w:val="00E00DB3"/>
    <w:rsid w:val="00E017F8"/>
    <w:rsid w:val="00E01D63"/>
    <w:rsid w:val="00E041E0"/>
    <w:rsid w:val="00E068D8"/>
    <w:rsid w:val="00E07706"/>
    <w:rsid w:val="00E07AE3"/>
    <w:rsid w:val="00E1189E"/>
    <w:rsid w:val="00E2089F"/>
    <w:rsid w:val="00E25589"/>
    <w:rsid w:val="00E255C0"/>
    <w:rsid w:val="00E32F1B"/>
    <w:rsid w:val="00E35D7C"/>
    <w:rsid w:val="00E362DA"/>
    <w:rsid w:val="00E40B20"/>
    <w:rsid w:val="00E4499A"/>
    <w:rsid w:val="00E509BB"/>
    <w:rsid w:val="00E520AB"/>
    <w:rsid w:val="00E53897"/>
    <w:rsid w:val="00E54609"/>
    <w:rsid w:val="00E60583"/>
    <w:rsid w:val="00E62EFA"/>
    <w:rsid w:val="00E6404C"/>
    <w:rsid w:val="00E7056B"/>
    <w:rsid w:val="00E7306C"/>
    <w:rsid w:val="00E7610E"/>
    <w:rsid w:val="00E77DF8"/>
    <w:rsid w:val="00E80529"/>
    <w:rsid w:val="00E82D0E"/>
    <w:rsid w:val="00E874D7"/>
    <w:rsid w:val="00E87F40"/>
    <w:rsid w:val="00E94BB4"/>
    <w:rsid w:val="00EB20FF"/>
    <w:rsid w:val="00EB3103"/>
    <w:rsid w:val="00EB3C1E"/>
    <w:rsid w:val="00EB5742"/>
    <w:rsid w:val="00EB59AD"/>
    <w:rsid w:val="00EB5C48"/>
    <w:rsid w:val="00EC38A0"/>
    <w:rsid w:val="00ED041D"/>
    <w:rsid w:val="00ED207D"/>
    <w:rsid w:val="00ED20FD"/>
    <w:rsid w:val="00ED2F46"/>
    <w:rsid w:val="00ED45DB"/>
    <w:rsid w:val="00EE00DC"/>
    <w:rsid w:val="00EE0454"/>
    <w:rsid w:val="00EE12FF"/>
    <w:rsid w:val="00EE5EB6"/>
    <w:rsid w:val="00EF1408"/>
    <w:rsid w:val="00EF2C1F"/>
    <w:rsid w:val="00F00016"/>
    <w:rsid w:val="00F00D53"/>
    <w:rsid w:val="00F014D0"/>
    <w:rsid w:val="00F03454"/>
    <w:rsid w:val="00F0601D"/>
    <w:rsid w:val="00F07A8C"/>
    <w:rsid w:val="00F1469F"/>
    <w:rsid w:val="00F16822"/>
    <w:rsid w:val="00F23B50"/>
    <w:rsid w:val="00F25E8D"/>
    <w:rsid w:val="00F261C5"/>
    <w:rsid w:val="00F3623E"/>
    <w:rsid w:val="00F42A80"/>
    <w:rsid w:val="00F43CD9"/>
    <w:rsid w:val="00F45F02"/>
    <w:rsid w:val="00F46674"/>
    <w:rsid w:val="00F468EA"/>
    <w:rsid w:val="00F534B8"/>
    <w:rsid w:val="00F537DC"/>
    <w:rsid w:val="00F56234"/>
    <w:rsid w:val="00F60A64"/>
    <w:rsid w:val="00F61A9E"/>
    <w:rsid w:val="00F629F4"/>
    <w:rsid w:val="00F65956"/>
    <w:rsid w:val="00F65BE9"/>
    <w:rsid w:val="00F70096"/>
    <w:rsid w:val="00F7311B"/>
    <w:rsid w:val="00F73FE6"/>
    <w:rsid w:val="00F779D4"/>
    <w:rsid w:val="00F77C48"/>
    <w:rsid w:val="00F84C1D"/>
    <w:rsid w:val="00F92407"/>
    <w:rsid w:val="00F95A11"/>
    <w:rsid w:val="00F95D34"/>
    <w:rsid w:val="00FA1DAA"/>
    <w:rsid w:val="00FA3587"/>
    <w:rsid w:val="00FB1724"/>
    <w:rsid w:val="00FB37DF"/>
    <w:rsid w:val="00FB55A6"/>
    <w:rsid w:val="00FB7486"/>
    <w:rsid w:val="00FC0389"/>
    <w:rsid w:val="00FC18AB"/>
    <w:rsid w:val="00FD008A"/>
    <w:rsid w:val="00FD1A21"/>
    <w:rsid w:val="00FD577A"/>
    <w:rsid w:val="00FD63AB"/>
    <w:rsid w:val="00FD6570"/>
    <w:rsid w:val="00FD72A1"/>
    <w:rsid w:val="00FF0F20"/>
    <w:rsid w:val="00FF4328"/>
    <w:rsid w:val="00FF4756"/>
    <w:rsid w:val="00FF52A4"/>
    <w:rsid w:val="00FF64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15:docId w15:val="{14F22786-FD03-43D4-B61E-7E77172B5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21FDE"/>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character" w:customStyle="1" w:styleId="button-link-text">
    <w:name w:val="button-link-text"/>
    <w:basedOn w:val="DefaultParagraphFont"/>
    <w:rsid w:val="005E4A6F"/>
  </w:style>
  <w:style w:type="character" w:customStyle="1" w:styleId="react-xocs-alternative-link">
    <w:name w:val="react-xocs-alternative-link"/>
    <w:basedOn w:val="DefaultParagraphFont"/>
    <w:rsid w:val="005E4A6F"/>
  </w:style>
  <w:style w:type="character" w:customStyle="1" w:styleId="given-name">
    <w:name w:val="given-name"/>
    <w:basedOn w:val="DefaultParagraphFont"/>
    <w:rsid w:val="005E4A6F"/>
  </w:style>
  <w:style w:type="character" w:customStyle="1" w:styleId="text">
    <w:name w:val="text"/>
    <w:basedOn w:val="DefaultParagraphFont"/>
    <w:rsid w:val="005E4A6F"/>
  </w:style>
  <w:style w:type="character" w:customStyle="1" w:styleId="author-ref">
    <w:name w:val="author-ref"/>
    <w:basedOn w:val="DefaultParagraphFont"/>
    <w:rsid w:val="005E4A6F"/>
  </w:style>
  <w:style w:type="character" w:styleId="UnresolvedMention">
    <w:name w:val="Unresolved Mention"/>
    <w:basedOn w:val="DefaultParagraphFont"/>
    <w:uiPriority w:val="99"/>
    <w:semiHidden/>
    <w:unhideWhenUsed/>
    <w:rsid w:val="00EB20FF"/>
    <w:rPr>
      <w:color w:val="605E5C"/>
      <w:shd w:val="clear" w:color="auto" w:fill="E1DFDD"/>
    </w:rPr>
  </w:style>
  <w:style w:type="paragraph" w:customStyle="1" w:styleId="EndNoteBibliography">
    <w:name w:val="EndNote Bibliography"/>
    <w:basedOn w:val="Normal"/>
    <w:link w:val="EndNoteBibliographyChar"/>
    <w:rsid w:val="008C03A9"/>
    <w:pPr>
      <w:spacing w:after="160"/>
      <w:jc w:val="left"/>
    </w:pPr>
    <w:rPr>
      <w:rFonts w:eastAsiaTheme="minorHAnsi" w:cs="Calibri"/>
      <w:noProof/>
      <w:lang w:val="en-US" w:eastAsia="en-US"/>
    </w:rPr>
  </w:style>
  <w:style w:type="character" w:customStyle="1" w:styleId="EndNoteBibliographyChar">
    <w:name w:val="EndNote Bibliography Char"/>
    <w:basedOn w:val="DefaultParagraphFont"/>
    <w:link w:val="EndNoteBibliography"/>
    <w:rsid w:val="008C03A9"/>
    <w:rPr>
      <w:rFonts w:ascii="Calibri" w:eastAsiaTheme="minorHAnsi" w:hAnsi="Calibri" w:cs="Calibri"/>
      <w:noProof/>
      <w:sz w:val="22"/>
      <w:szCs w:val="22"/>
      <w:lang w:val="en-US" w:eastAsia="en-US"/>
    </w:rPr>
  </w:style>
  <w:style w:type="character" w:customStyle="1" w:styleId="Heading3Char">
    <w:name w:val="Heading 3 Char"/>
    <w:basedOn w:val="DefaultParagraphFont"/>
    <w:link w:val="Heading3"/>
    <w:rsid w:val="00A43FD7"/>
    <w:rPr>
      <w:rFonts w:ascii="Arial" w:hAnsi="Arial" w:cs="Arial"/>
      <w:b/>
      <w:bCs/>
      <w:sz w:val="26"/>
      <w:szCs w:val="26"/>
    </w:rPr>
  </w:style>
  <w:style w:type="paragraph" w:customStyle="1" w:styleId="EndNoteBibliographyTitle">
    <w:name w:val="EndNote Bibliography Title"/>
    <w:basedOn w:val="Normal"/>
    <w:link w:val="EndNoteBibliographyTitleChar"/>
    <w:rsid w:val="00E94BB4"/>
    <w:pPr>
      <w:jc w:val="center"/>
    </w:pPr>
    <w:rPr>
      <w:rFonts w:cs="Calibri"/>
      <w:noProof/>
    </w:rPr>
  </w:style>
  <w:style w:type="character" w:customStyle="1" w:styleId="EndNoteBibliographyTitleChar">
    <w:name w:val="EndNote Bibliography Title Char"/>
    <w:basedOn w:val="DefaultParagraphFont"/>
    <w:link w:val="EndNoteBibliographyTitle"/>
    <w:rsid w:val="00E94BB4"/>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168641173">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447285565">
      <w:bodyDiv w:val="1"/>
      <w:marLeft w:val="0"/>
      <w:marRight w:val="0"/>
      <w:marTop w:val="0"/>
      <w:marBottom w:val="0"/>
      <w:divBdr>
        <w:top w:val="none" w:sz="0" w:space="0" w:color="auto"/>
        <w:left w:val="none" w:sz="0" w:space="0" w:color="auto"/>
        <w:bottom w:val="none" w:sz="0" w:space="0" w:color="auto"/>
        <w:right w:val="none" w:sz="0" w:space="0" w:color="auto"/>
      </w:divBdr>
      <w:divsChild>
        <w:div w:id="249392471">
          <w:marLeft w:val="0"/>
          <w:marRight w:val="0"/>
          <w:marTop w:val="0"/>
          <w:marBottom w:val="0"/>
          <w:divBdr>
            <w:top w:val="none" w:sz="0" w:space="0" w:color="auto"/>
            <w:left w:val="none" w:sz="0" w:space="0" w:color="auto"/>
            <w:bottom w:val="none" w:sz="0" w:space="0" w:color="auto"/>
            <w:right w:val="none" w:sz="0" w:space="0" w:color="auto"/>
          </w:divBdr>
          <w:divsChild>
            <w:div w:id="302583285">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51761806">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454716705">
      <w:bodyDiv w:val="1"/>
      <w:marLeft w:val="0"/>
      <w:marRight w:val="0"/>
      <w:marTop w:val="0"/>
      <w:marBottom w:val="0"/>
      <w:divBdr>
        <w:top w:val="none" w:sz="0" w:space="0" w:color="auto"/>
        <w:left w:val="none" w:sz="0" w:space="0" w:color="auto"/>
        <w:bottom w:val="none" w:sz="0" w:space="0" w:color="auto"/>
        <w:right w:val="none" w:sz="0" w:space="0" w:color="auto"/>
      </w:divBdr>
    </w:div>
    <w:div w:id="1525165237">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693410638">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776705790">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biodiversity.aq" TargetMode="External"/><Relationship Id="rId18" Type="http://schemas.openxmlformats.org/officeDocument/2006/relationships/hyperlink" Target="https://doi.org/10.1016/j.fishres.2015.03.023"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wc.tdwg.org" TargetMode="External"/><Relationship Id="rId17" Type="http://schemas.openxmlformats.org/officeDocument/2006/relationships/hyperlink" Target="https://doi.org/10.1007/s00442-007-0781-4" TargetMode="External"/><Relationship Id="rId2" Type="http://schemas.openxmlformats.org/officeDocument/2006/relationships/numbering" Target="numbering.xml"/><Relationship Id="rId16" Type="http://schemas.openxmlformats.org/officeDocument/2006/relationships/hyperlink" Target="https://github.com/us-amlr/cs-phoc"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odiversity.aq" TargetMode="External"/><Relationship Id="rId5" Type="http://schemas.openxmlformats.org/officeDocument/2006/relationships/webSettings" Target="webSettings.xml"/><Relationship Id="rId15" Type="http://schemas.openxmlformats.org/officeDocument/2006/relationships/hyperlink" Target="http://www.biodiversity.aq"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doi.org/10.1016/j.fishres.2018.09.02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ipt.biodiversity.aq"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6B7F06-A526-4693-AB57-A6F609049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9</TotalTime>
  <Pages>8</Pages>
  <Words>6229</Words>
  <Characters>35510</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41656</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subject/>
  <dc:creator>andrew.hufton</dc:creator>
  <cp:keywords/>
  <dc:description/>
  <cp:lastModifiedBy>Sam Woodman</cp:lastModifiedBy>
  <cp:revision>32</cp:revision>
  <dcterms:created xsi:type="dcterms:W3CDTF">2023-09-27T15:27:00Z</dcterms:created>
  <dcterms:modified xsi:type="dcterms:W3CDTF">2023-09-30T22:52:00Z</dcterms:modified>
</cp:coreProperties>
</file>